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AA9EF4B" w14:textId="77777777" w:rsidR="009D07C4" w:rsidRDefault="009D07C4" w:rsidP="009D07C4">
      <w:pPr>
        <w:rPr>
          <w:rFonts w:ascii="宋体" w:hAnsi="宋体" w:cs="宋体"/>
        </w:rPr>
      </w:pPr>
    </w:p>
    <w:p w14:paraId="644E195D" w14:textId="77777777" w:rsidR="009D07C4" w:rsidRDefault="009D07C4" w:rsidP="009D07C4">
      <w:pPr>
        <w:rPr>
          <w:rFonts w:ascii="宋体" w:hAnsi="宋体" w:cs="宋体"/>
        </w:rPr>
      </w:pPr>
    </w:p>
    <w:p w14:paraId="232FEE36" w14:textId="77777777" w:rsidR="009D07C4" w:rsidRDefault="009D07C4" w:rsidP="009D07C4">
      <w:pPr>
        <w:rPr>
          <w:rFonts w:ascii="宋体" w:hAnsi="宋体" w:cs="宋体"/>
        </w:rPr>
      </w:pPr>
    </w:p>
    <w:p w14:paraId="00D256E7" w14:textId="77777777" w:rsidR="009D07C4" w:rsidRDefault="009D07C4" w:rsidP="009D07C4">
      <w:pPr>
        <w:jc w:val="center"/>
        <w:rPr>
          <w:rFonts w:ascii="宋体" w:hAnsi="宋体" w:cs="宋体"/>
        </w:rPr>
      </w:pPr>
      <w:r>
        <w:rPr>
          <w:rFonts w:ascii="宋体" w:hAnsi="宋体" w:cs="宋体" w:hint="eastAsia"/>
          <w:noProof/>
        </w:rPr>
        <w:drawing>
          <wp:inline distT="0" distB="0" distL="0" distR="0" wp14:anchorId="3C840B66" wp14:editId="30B60DBD">
            <wp:extent cx="1143000" cy="11430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43216" cy="1143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宋体" w:hAnsi="宋体" w:cs="宋体" w:hint="eastAsia"/>
        </w:rPr>
        <w:t xml:space="preserve">            </w:t>
      </w:r>
      <w:r>
        <w:rPr>
          <w:rFonts w:ascii="宋体" w:hAnsi="宋体" w:cs="宋体" w:hint="eastAsia"/>
          <w:noProof/>
        </w:rPr>
        <w:drawing>
          <wp:inline distT="0" distB="0" distL="0" distR="0" wp14:anchorId="5339E2A7" wp14:editId="6EB8F615">
            <wp:extent cx="2933700" cy="608965"/>
            <wp:effectExtent l="0" t="0" r="762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9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8542"/>
                    <a:stretch>
                      <a:fillRect/>
                    </a:stretch>
                  </pic:blipFill>
                  <pic:spPr>
                    <a:xfrm>
                      <a:off x="0" y="0"/>
                      <a:ext cx="2983956" cy="619711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5C81C2" w14:textId="77777777" w:rsidR="009D07C4" w:rsidRDefault="009D07C4" w:rsidP="009D07C4">
      <w:pPr>
        <w:jc w:val="center"/>
        <w:rPr>
          <w:rFonts w:ascii="宋体" w:hAnsi="宋体" w:cs="宋体"/>
        </w:rPr>
      </w:pPr>
    </w:p>
    <w:p w14:paraId="17EABEE8" w14:textId="77777777" w:rsidR="009D07C4" w:rsidRDefault="009D07C4" w:rsidP="009D07C4">
      <w:pPr>
        <w:jc w:val="center"/>
        <w:rPr>
          <w:rFonts w:ascii="宋体" w:hAnsi="宋体" w:cs="宋体"/>
        </w:rPr>
      </w:pPr>
    </w:p>
    <w:p w14:paraId="23AA7794" w14:textId="77777777" w:rsidR="009D07C4" w:rsidRDefault="009D07C4" w:rsidP="009D07C4">
      <w:pPr>
        <w:jc w:val="center"/>
        <w:rPr>
          <w:rFonts w:ascii="宋体" w:hAnsi="宋体" w:cs="宋体"/>
        </w:rPr>
      </w:pPr>
    </w:p>
    <w:p w14:paraId="5DBA27D1" w14:textId="77777777" w:rsidR="009D07C4" w:rsidRDefault="009D07C4" w:rsidP="009D07C4">
      <w:pPr>
        <w:rPr>
          <w:rFonts w:ascii="宋体" w:hAnsi="宋体" w:cs="宋体"/>
        </w:rPr>
      </w:pPr>
    </w:p>
    <w:p w14:paraId="49966437" w14:textId="77777777" w:rsidR="009D07C4" w:rsidRDefault="009D07C4" w:rsidP="009D07C4">
      <w:pPr>
        <w:jc w:val="center"/>
        <w:rPr>
          <w:rFonts w:ascii="宋体" w:hAnsi="宋体" w:cs="宋体"/>
          <w:b/>
          <w:sz w:val="56"/>
        </w:rPr>
      </w:pPr>
      <w:r>
        <w:rPr>
          <w:rFonts w:ascii="宋体" w:hAnsi="宋体" w:cs="宋体" w:hint="eastAsia"/>
          <w:b/>
          <w:sz w:val="56"/>
        </w:rPr>
        <w:t>智能信息系统综合实践</w:t>
      </w:r>
    </w:p>
    <w:p w14:paraId="298F67B3" w14:textId="77777777" w:rsidR="009D07C4" w:rsidRDefault="009D07C4" w:rsidP="009D07C4">
      <w:pPr>
        <w:jc w:val="center"/>
        <w:rPr>
          <w:rFonts w:ascii="宋体" w:hAnsi="宋体" w:cs="宋体"/>
          <w:b/>
          <w:sz w:val="56"/>
        </w:rPr>
      </w:pPr>
      <w:r>
        <w:rPr>
          <w:rFonts w:ascii="宋体" w:hAnsi="宋体" w:cs="宋体" w:hint="eastAsia"/>
          <w:b/>
          <w:sz w:val="56"/>
        </w:rPr>
        <w:t>实验报告</w:t>
      </w:r>
    </w:p>
    <w:p w14:paraId="7D8A1012" w14:textId="77777777" w:rsidR="009D07C4" w:rsidRDefault="009D07C4" w:rsidP="009D07C4">
      <w:pPr>
        <w:jc w:val="center"/>
        <w:rPr>
          <w:rFonts w:ascii="宋体" w:hAnsi="宋体" w:cs="宋体"/>
          <w:b/>
          <w:sz w:val="56"/>
        </w:rPr>
      </w:pPr>
    </w:p>
    <w:p w14:paraId="32E72BB3" w14:textId="77777777" w:rsidR="009D07C4" w:rsidRDefault="009D07C4" w:rsidP="009D07C4">
      <w:pPr>
        <w:rPr>
          <w:rFonts w:ascii="宋体" w:hAnsi="宋体" w:cs="宋体"/>
          <w:b/>
          <w:sz w:val="56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3872"/>
      </w:tblGrid>
      <w:tr w:rsidR="009D07C4" w14:paraId="33AC87AA" w14:textId="77777777" w:rsidTr="00512E1E">
        <w:trPr>
          <w:jc w:val="center"/>
        </w:trPr>
        <w:tc>
          <w:tcPr>
            <w:tcW w:w="2830" w:type="dxa"/>
          </w:tcPr>
          <w:p w14:paraId="69844D96" w14:textId="77777777" w:rsidR="009D07C4" w:rsidRDefault="009D07C4" w:rsidP="00512E1E">
            <w:pPr>
              <w:jc w:val="center"/>
              <w:rPr>
                <w:rFonts w:ascii="宋体" w:hAnsi="宋体" w:cs="宋体"/>
                <w:b/>
                <w:sz w:val="36"/>
              </w:rPr>
            </w:pPr>
            <w:r>
              <w:rPr>
                <w:rFonts w:ascii="宋体" w:hAnsi="宋体" w:cs="宋体" w:hint="eastAsia"/>
                <w:b/>
                <w:sz w:val="36"/>
              </w:rPr>
              <w:t>题    目：</w:t>
            </w:r>
          </w:p>
        </w:tc>
        <w:tc>
          <w:tcPr>
            <w:tcW w:w="3872" w:type="dxa"/>
          </w:tcPr>
          <w:p w14:paraId="13A17259" w14:textId="0A286AE2" w:rsidR="009D07C4" w:rsidRPr="007D75A8" w:rsidRDefault="009D07C4" w:rsidP="00512E1E">
            <w:pPr>
              <w:rPr>
                <w:rFonts w:ascii="宋体" w:hAnsi="宋体" w:cs="宋体"/>
                <w:b/>
                <w:bCs/>
                <w:sz w:val="36"/>
                <w:u w:val="single"/>
              </w:rPr>
            </w:pPr>
            <w:r>
              <w:rPr>
                <w:rFonts w:ascii="宋体" w:hAnsi="宋体" w:cs="宋体" w:hint="eastAsia"/>
                <w:sz w:val="36"/>
                <w:u w:val="single"/>
              </w:rPr>
              <w:t xml:space="preserve"> </w:t>
            </w:r>
            <w:r w:rsidR="008970C7">
              <w:rPr>
                <w:rFonts w:ascii="宋体" w:hAnsi="宋体" w:cs="宋体" w:hint="eastAsia"/>
                <w:sz w:val="36"/>
                <w:u w:val="single"/>
              </w:rPr>
              <w:t xml:space="preserve">   </w:t>
            </w:r>
            <w:r w:rsidR="004B2E50">
              <w:rPr>
                <w:rFonts w:ascii="宋体" w:hAnsi="宋体" w:cs="宋体"/>
                <w:sz w:val="36"/>
                <w:u w:val="single"/>
              </w:rPr>
              <w:t xml:space="preserve"> </w:t>
            </w:r>
            <w:r w:rsidR="004B2E50" w:rsidRPr="004B2E50">
              <w:rPr>
                <w:rFonts w:ascii="宋体" w:hAnsi="宋体" w:cs="宋体"/>
                <w:sz w:val="36"/>
                <w:u w:val="single"/>
              </w:rPr>
              <w:t>集成学习</w:t>
            </w:r>
            <w:r w:rsidR="00C37690">
              <w:rPr>
                <w:rFonts w:ascii="宋体" w:hAnsi="宋体" w:cs="宋体" w:hint="eastAsia"/>
                <w:b/>
                <w:bCs/>
                <w:sz w:val="32"/>
                <w:szCs w:val="21"/>
                <w:u w:val="single"/>
              </w:rPr>
              <w:t xml:space="preserve"> </w:t>
            </w:r>
            <w:r w:rsidR="008970C7">
              <w:rPr>
                <w:rFonts w:ascii="宋体" w:hAnsi="宋体" w:cs="宋体" w:hint="eastAsia"/>
                <w:b/>
                <w:bCs/>
                <w:sz w:val="32"/>
                <w:szCs w:val="21"/>
                <w:u w:val="single"/>
              </w:rPr>
              <w:t xml:space="preserve">    </w:t>
            </w:r>
            <w:r w:rsidR="004B2E50">
              <w:rPr>
                <w:rFonts w:ascii="宋体" w:hAnsi="宋体" w:cs="宋体"/>
                <w:b/>
                <w:bCs/>
                <w:sz w:val="32"/>
                <w:szCs w:val="21"/>
                <w:u w:val="single"/>
              </w:rPr>
              <w:t xml:space="preserve"> </w:t>
            </w:r>
            <w:r w:rsidR="008970C7">
              <w:rPr>
                <w:rFonts w:ascii="宋体" w:hAnsi="宋体" w:cs="宋体" w:hint="eastAsia"/>
                <w:b/>
                <w:bCs/>
                <w:sz w:val="32"/>
                <w:szCs w:val="21"/>
                <w:u w:val="single"/>
              </w:rPr>
              <w:t xml:space="preserve"> </w:t>
            </w:r>
          </w:p>
        </w:tc>
      </w:tr>
      <w:tr w:rsidR="009D07C4" w14:paraId="24A13C87" w14:textId="77777777" w:rsidTr="00512E1E">
        <w:trPr>
          <w:jc w:val="center"/>
        </w:trPr>
        <w:tc>
          <w:tcPr>
            <w:tcW w:w="2830" w:type="dxa"/>
          </w:tcPr>
          <w:p w14:paraId="7CDD5B99" w14:textId="77777777" w:rsidR="009D07C4" w:rsidRDefault="009D07C4" w:rsidP="00512E1E">
            <w:pPr>
              <w:jc w:val="center"/>
              <w:rPr>
                <w:rFonts w:ascii="宋体" w:hAnsi="宋体" w:cs="宋体"/>
                <w:b/>
                <w:sz w:val="36"/>
              </w:rPr>
            </w:pPr>
            <w:r>
              <w:rPr>
                <w:rFonts w:ascii="宋体" w:hAnsi="宋体" w:cs="宋体" w:hint="eastAsia"/>
                <w:b/>
                <w:sz w:val="36"/>
              </w:rPr>
              <w:t>年    级：</w:t>
            </w:r>
          </w:p>
        </w:tc>
        <w:tc>
          <w:tcPr>
            <w:tcW w:w="3872" w:type="dxa"/>
          </w:tcPr>
          <w:p w14:paraId="530FEA6D" w14:textId="77777777" w:rsidR="009D07C4" w:rsidRDefault="009D07C4" w:rsidP="00512E1E">
            <w:pPr>
              <w:rPr>
                <w:rFonts w:ascii="宋体" w:hAnsi="宋体" w:cs="宋体"/>
                <w:b/>
                <w:sz w:val="36"/>
                <w:u w:val="single"/>
              </w:rPr>
            </w:pP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 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 2021   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 </w:t>
            </w:r>
          </w:p>
        </w:tc>
      </w:tr>
      <w:tr w:rsidR="009D07C4" w14:paraId="636110CC" w14:textId="77777777" w:rsidTr="00512E1E">
        <w:trPr>
          <w:jc w:val="center"/>
        </w:trPr>
        <w:tc>
          <w:tcPr>
            <w:tcW w:w="2830" w:type="dxa"/>
          </w:tcPr>
          <w:p w14:paraId="589BD438" w14:textId="77777777" w:rsidR="009D07C4" w:rsidRDefault="009D07C4" w:rsidP="00512E1E">
            <w:pPr>
              <w:jc w:val="center"/>
              <w:rPr>
                <w:rFonts w:ascii="宋体" w:hAnsi="宋体" w:cs="宋体"/>
                <w:b/>
                <w:sz w:val="36"/>
              </w:rPr>
            </w:pPr>
            <w:r>
              <w:rPr>
                <w:rFonts w:ascii="宋体" w:hAnsi="宋体" w:cs="宋体" w:hint="eastAsia"/>
                <w:b/>
                <w:sz w:val="36"/>
              </w:rPr>
              <w:t>专    业：</w:t>
            </w:r>
          </w:p>
        </w:tc>
        <w:tc>
          <w:tcPr>
            <w:tcW w:w="3872" w:type="dxa"/>
          </w:tcPr>
          <w:p w14:paraId="6D2945A1" w14:textId="77777777" w:rsidR="009D07C4" w:rsidRDefault="009D07C4" w:rsidP="00512E1E">
            <w:pPr>
              <w:rPr>
                <w:rFonts w:ascii="宋体" w:hAnsi="宋体" w:cs="宋体"/>
                <w:b/>
                <w:sz w:val="36"/>
                <w:u w:val="single"/>
              </w:rPr>
            </w:pP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软件工程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</w:t>
            </w:r>
          </w:p>
        </w:tc>
      </w:tr>
      <w:tr w:rsidR="009D07C4" w14:paraId="4EEAF30B" w14:textId="77777777" w:rsidTr="00512E1E">
        <w:trPr>
          <w:jc w:val="center"/>
        </w:trPr>
        <w:tc>
          <w:tcPr>
            <w:tcW w:w="2830" w:type="dxa"/>
          </w:tcPr>
          <w:p w14:paraId="1DCE3DC0" w14:textId="77777777" w:rsidR="009D07C4" w:rsidRDefault="009D07C4" w:rsidP="00512E1E">
            <w:pPr>
              <w:jc w:val="center"/>
              <w:rPr>
                <w:rFonts w:ascii="宋体" w:hAnsi="宋体" w:cs="宋体"/>
                <w:b/>
                <w:sz w:val="36"/>
              </w:rPr>
            </w:pPr>
            <w:r>
              <w:rPr>
                <w:rFonts w:ascii="宋体" w:hAnsi="宋体" w:cs="宋体" w:hint="eastAsia"/>
                <w:b/>
                <w:sz w:val="36"/>
              </w:rPr>
              <w:t>学    号：</w:t>
            </w:r>
          </w:p>
        </w:tc>
        <w:tc>
          <w:tcPr>
            <w:tcW w:w="3872" w:type="dxa"/>
          </w:tcPr>
          <w:p w14:paraId="0C23A7D9" w14:textId="77777777" w:rsidR="009D07C4" w:rsidRDefault="009D07C4" w:rsidP="00512E1E">
            <w:pPr>
              <w:rPr>
                <w:rFonts w:ascii="宋体" w:hAnsi="宋体" w:cs="宋体"/>
                <w:b/>
                <w:sz w:val="36"/>
                <w:u w:val="single"/>
              </w:rPr>
            </w:pP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20211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>1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7405  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</w:t>
            </w:r>
          </w:p>
        </w:tc>
      </w:tr>
      <w:tr w:rsidR="009D07C4" w14:paraId="25102EBA" w14:textId="77777777" w:rsidTr="00512E1E">
        <w:trPr>
          <w:jc w:val="center"/>
        </w:trPr>
        <w:tc>
          <w:tcPr>
            <w:tcW w:w="2830" w:type="dxa"/>
          </w:tcPr>
          <w:p w14:paraId="267AC437" w14:textId="77777777" w:rsidR="009D07C4" w:rsidRDefault="009D07C4" w:rsidP="00512E1E">
            <w:pPr>
              <w:jc w:val="center"/>
              <w:rPr>
                <w:rFonts w:ascii="宋体" w:hAnsi="宋体" w:cs="宋体"/>
                <w:b/>
                <w:sz w:val="36"/>
              </w:rPr>
            </w:pPr>
            <w:r>
              <w:rPr>
                <w:rFonts w:ascii="宋体" w:hAnsi="宋体" w:cs="宋体" w:hint="eastAsia"/>
                <w:b/>
                <w:sz w:val="36"/>
              </w:rPr>
              <w:t>姓    名：</w:t>
            </w:r>
          </w:p>
        </w:tc>
        <w:tc>
          <w:tcPr>
            <w:tcW w:w="3872" w:type="dxa"/>
          </w:tcPr>
          <w:p w14:paraId="4EC635F1" w14:textId="05F3F965" w:rsidR="009D07C4" w:rsidRDefault="009D07C4" w:rsidP="00512E1E">
            <w:pPr>
              <w:rPr>
                <w:rFonts w:ascii="宋体" w:hAnsi="宋体" w:cs="宋体"/>
                <w:b/>
                <w:sz w:val="36"/>
                <w:u w:val="single"/>
              </w:rPr>
            </w:pP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孙潇桐</w:t>
            </w:r>
            <w:r w:rsidR="0089642F">
              <w:rPr>
                <w:rFonts w:ascii="宋体" w:hAnsi="宋体" w:cs="宋体" w:hint="eastAsia"/>
                <w:b/>
                <w:sz w:val="36"/>
                <w:u w:val="single"/>
              </w:rPr>
              <w:t xml:space="preserve">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</w:t>
            </w:r>
            <w:r>
              <w:rPr>
                <w:rFonts w:ascii="宋体" w:hAnsi="宋体" w:cs="宋体"/>
                <w:b/>
                <w:sz w:val="36"/>
                <w:u w:val="single"/>
              </w:rPr>
              <w:t xml:space="preserve">  </w:t>
            </w:r>
            <w:r>
              <w:rPr>
                <w:rFonts w:ascii="宋体" w:hAnsi="宋体" w:cs="宋体" w:hint="eastAsia"/>
                <w:b/>
                <w:sz w:val="36"/>
                <w:u w:val="single"/>
              </w:rPr>
              <w:t xml:space="preserve">   </w:t>
            </w:r>
          </w:p>
        </w:tc>
      </w:tr>
    </w:tbl>
    <w:p w14:paraId="78DD56AE" w14:textId="77777777" w:rsidR="009D07C4" w:rsidRDefault="009D07C4" w:rsidP="009D07C4">
      <w:pPr>
        <w:jc w:val="center"/>
        <w:rPr>
          <w:rFonts w:ascii="宋体" w:hAnsi="宋体" w:cs="宋体"/>
          <w:b/>
          <w:sz w:val="36"/>
        </w:rPr>
      </w:pPr>
    </w:p>
    <w:p w14:paraId="40EF7AD8" w14:textId="0B4806F9" w:rsidR="009D07C4" w:rsidRPr="009D07C4" w:rsidRDefault="009D07C4" w:rsidP="009D07C4">
      <w:pPr>
        <w:widowControl/>
        <w:jc w:val="left"/>
        <w:rPr>
          <w:rFonts w:ascii="宋体" w:hAnsi="宋体" w:cs="宋体"/>
          <w:b/>
          <w:sz w:val="36"/>
        </w:rPr>
      </w:pPr>
      <w:r>
        <w:rPr>
          <w:rFonts w:ascii="宋体" w:hAnsi="宋体" w:cs="宋体" w:hint="eastAsia"/>
          <w:b/>
          <w:sz w:val="36"/>
        </w:rPr>
        <w:br w:type="page"/>
      </w:r>
    </w:p>
    <w:p w14:paraId="011C9CCC" w14:textId="77777777" w:rsidR="009D07C4" w:rsidRDefault="009D07C4" w:rsidP="009D07C4">
      <w:pPr>
        <w:rPr>
          <w:lang w:val="zh-CN"/>
        </w:rPr>
      </w:pPr>
    </w:p>
    <w:sdt>
      <w:sdtPr>
        <w:rPr>
          <w:rFonts w:ascii="Times New Roman" w:eastAsia="宋体" w:hAnsi="Times New Roman" w:cstheme="minorBidi"/>
          <w:b w:val="0"/>
          <w:color w:val="auto"/>
          <w:kern w:val="2"/>
          <w:sz w:val="24"/>
          <w:szCs w:val="22"/>
        </w:rPr>
        <w:id w:val="1370576068"/>
        <w:docPartObj>
          <w:docPartGallery w:val="Table of Contents"/>
          <w:docPartUnique/>
        </w:docPartObj>
      </w:sdtPr>
      <w:sdtEndPr>
        <w:rPr>
          <w:bCs/>
          <w:sz w:val="22"/>
        </w:rPr>
      </w:sdtEndPr>
      <w:sdtContent>
        <w:p w14:paraId="5E8F5E8D" w14:textId="77777777" w:rsidR="009727EB" w:rsidRDefault="009727EB" w:rsidP="009727EB">
          <w:pPr>
            <w:pStyle w:val="TOCHeading"/>
            <w:jc w:val="center"/>
          </w:pPr>
        </w:p>
        <w:p w14:paraId="203FCBE9" w14:textId="2DCBC6B1" w:rsidR="009727EB" w:rsidRPr="00F45711" w:rsidRDefault="004B13C8" w:rsidP="009727EB">
          <w:pPr>
            <w:pStyle w:val="TOCHeading"/>
            <w:jc w:val="center"/>
            <w:rPr>
              <w:color w:val="auto"/>
              <w:sz w:val="36"/>
              <w:szCs w:val="36"/>
            </w:rPr>
          </w:pPr>
          <w:r w:rsidRPr="00F45711">
            <w:rPr>
              <w:rFonts w:hint="eastAsia"/>
              <w:color w:val="auto"/>
              <w:sz w:val="36"/>
              <w:szCs w:val="36"/>
            </w:rPr>
            <w:t>目录</w:t>
          </w:r>
        </w:p>
        <w:p w14:paraId="70D4F13F" w14:textId="77777777" w:rsidR="009727EB" w:rsidRDefault="009727EB" w:rsidP="009727EB"/>
        <w:p w14:paraId="361E3704" w14:textId="77777777" w:rsidR="00350ED3" w:rsidRPr="009727EB" w:rsidRDefault="00350ED3" w:rsidP="009727EB"/>
        <w:p w14:paraId="41A47F20" w14:textId="17E8EBF3" w:rsidR="009B2CFA" w:rsidRDefault="00D76E09">
          <w:pPr>
            <w:pStyle w:val="TOC1"/>
            <w:tabs>
              <w:tab w:val="left" w:pos="420"/>
              <w:tab w:val="right" w:leader="dot" w:pos="9737"/>
            </w:tabs>
            <w:rPr>
              <w:rFonts w:asciiTheme="minorHAnsi" w:eastAsiaTheme="minorEastAsia" w:hAnsiTheme="minorHAnsi"/>
              <w:noProof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3908540" w:history="1">
            <w:r w:rsidR="009B2CFA" w:rsidRPr="00ED1EE6">
              <w:rPr>
                <w:rStyle w:val="Hyperlink"/>
                <w:noProof/>
              </w:rPr>
              <w:t>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题目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0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3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5EADB847" w14:textId="10B6D303" w:rsidR="009B2CFA" w:rsidRDefault="00000000">
          <w:pPr>
            <w:pStyle w:val="TOC1"/>
            <w:tabs>
              <w:tab w:val="left" w:pos="420"/>
              <w:tab w:val="right" w:leader="dot" w:pos="9737"/>
            </w:tabs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1" w:history="1">
            <w:r w:rsidR="009B2CFA" w:rsidRPr="00ED1EE6">
              <w:rPr>
                <w:rStyle w:val="Hyperlink"/>
                <w:noProof/>
              </w:rPr>
              <w:t>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解题步骤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1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3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49836AD6" w14:textId="670B7A6D" w:rsidR="009B2CFA" w:rsidRDefault="00000000">
          <w:pPr>
            <w:pStyle w:val="TOC2"/>
            <w:tabs>
              <w:tab w:val="left" w:pos="1100"/>
              <w:tab w:val="right" w:leader="dot" w:pos="9737"/>
            </w:tabs>
            <w:ind w:left="44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2" w:history="1">
            <w:r w:rsidR="009B2CFA" w:rsidRPr="00ED1EE6">
              <w:rPr>
                <w:rStyle w:val="Hyperlink"/>
                <w:noProof/>
              </w:rPr>
              <w:t>2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题目一：采用</w:t>
            </w:r>
            <w:r w:rsidR="009B2CFA" w:rsidRPr="00ED1EE6">
              <w:rPr>
                <w:rStyle w:val="Hyperlink"/>
                <w:noProof/>
              </w:rPr>
              <w:t>AdaBoost</w:t>
            </w:r>
            <w:r w:rsidR="009B2CFA" w:rsidRPr="00ED1EE6">
              <w:rPr>
                <w:rStyle w:val="Hyperlink"/>
                <w:rFonts w:hint="eastAsia"/>
                <w:noProof/>
              </w:rPr>
              <w:t>算法对一个自选数据集进行分类实验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2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3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51A674EC" w14:textId="33A37662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3" w:history="1">
            <w:r w:rsidR="009B2CFA" w:rsidRPr="00ED1EE6">
              <w:rPr>
                <w:rStyle w:val="Hyperlink"/>
                <w:noProof/>
              </w:rPr>
              <w:t>2.1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对数据的处理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3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3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79E07220" w14:textId="4B97267E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4" w:history="1">
            <w:r w:rsidR="009B2CFA" w:rsidRPr="00ED1EE6">
              <w:rPr>
                <w:rStyle w:val="Hyperlink"/>
                <w:noProof/>
              </w:rPr>
              <w:t>2.1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关于</w:t>
            </w:r>
            <w:r w:rsidR="009B2CFA" w:rsidRPr="00ED1EE6">
              <w:rPr>
                <w:rStyle w:val="Hyperlink"/>
                <w:noProof/>
              </w:rPr>
              <w:t>AdaBoost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4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3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32872126" w14:textId="7772AED5" w:rsidR="009B2CFA" w:rsidRDefault="00000000">
          <w:pPr>
            <w:pStyle w:val="TOC2"/>
            <w:tabs>
              <w:tab w:val="left" w:pos="1100"/>
              <w:tab w:val="right" w:leader="dot" w:pos="9737"/>
            </w:tabs>
            <w:ind w:left="44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5" w:history="1">
            <w:r w:rsidR="009B2CFA" w:rsidRPr="00ED1EE6">
              <w:rPr>
                <w:rStyle w:val="Hyperlink"/>
                <w:noProof/>
              </w:rPr>
              <w:t>2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题目二：测试不同分类器和集成策略对性能的影响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5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5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050F7B76" w14:textId="68BDA685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6" w:history="1">
            <w:r w:rsidR="009B2CFA" w:rsidRPr="00ED1EE6">
              <w:rPr>
                <w:rStyle w:val="Hyperlink"/>
                <w:noProof/>
              </w:rPr>
              <w:t>2.2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关于集成策略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6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5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3E000A60" w14:textId="742868C1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7" w:history="1">
            <w:r w:rsidR="009B2CFA" w:rsidRPr="00ED1EE6">
              <w:rPr>
                <w:rStyle w:val="Hyperlink"/>
                <w:noProof/>
              </w:rPr>
              <w:t>2.2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关于基分类器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7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5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229ADAAC" w14:textId="4EDB276B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8" w:history="1">
            <w:r w:rsidR="009B2CFA" w:rsidRPr="00ED1EE6">
              <w:rPr>
                <w:rStyle w:val="Hyperlink"/>
                <w:noProof/>
              </w:rPr>
              <w:t>2.2.3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总结不同分类器对性能的影响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8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8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29C3AB23" w14:textId="0B570494" w:rsidR="009B2CFA" w:rsidRDefault="00000000">
          <w:pPr>
            <w:pStyle w:val="TOC2"/>
            <w:tabs>
              <w:tab w:val="left" w:pos="1100"/>
              <w:tab w:val="right" w:leader="dot" w:pos="9737"/>
            </w:tabs>
            <w:ind w:left="44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49" w:history="1">
            <w:r w:rsidR="009B2CFA" w:rsidRPr="00ED1EE6">
              <w:rPr>
                <w:rStyle w:val="Hyperlink"/>
                <w:noProof/>
              </w:rPr>
              <w:t>2.3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题目三：讨论和图示基分类器的偏差和方差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49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9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52892F76" w14:textId="47DDC122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0" w:history="1">
            <w:r w:rsidR="009B2CFA" w:rsidRPr="00ED1EE6">
              <w:rPr>
                <w:rStyle w:val="Hyperlink"/>
                <w:noProof/>
              </w:rPr>
              <w:t>2.3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关于偏差和方差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0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9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73EEA239" w14:textId="3C4451D0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1" w:history="1">
            <w:r w:rsidR="009B2CFA" w:rsidRPr="00ED1EE6">
              <w:rPr>
                <w:rStyle w:val="Hyperlink"/>
                <w:noProof/>
              </w:rPr>
              <w:t>2.3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计算基分类器的偏差和方差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1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0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24D2552D" w14:textId="31A21E1A" w:rsidR="009B2CFA" w:rsidRDefault="00000000">
          <w:pPr>
            <w:pStyle w:val="TOC1"/>
            <w:tabs>
              <w:tab w:val="left" w:pos="420"/>
              <w:tab w:val="right" w:leader="dot" w:pos="9737"/>
            </w:tabs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2" w:history="1">
            <w:r w:rsidR="009B2CFA" w:rsidRPr="00ED1EE6">
              <w:rPr>
                <w:rStyle w:val="Hyperlink"/>
                <w:noProof/>
              </w:rPr>
              <w:t>3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总结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2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0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341A6B8D" w14:textId="75B1E1CD" w:rsidR="009B2CFA" w:rsidRDefault="00000000">
          <w:pPr>
            <w:pStyle w:val="TOC1"/>
            <w:tabs>
              <w:tab w:val="left" w:pos="420"/>
              <w:tab w:val="right" w:leader="dot" w:pos="9737"/>
            </w:tabs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3" w:history="1">
            <w:r w:rsidR="009B2CFA" w:rsidRPr="00ED1EE6">
              <w:rPr>
                <w:rStyle w:val="Hyperlink"/>
                <w:noProof/>
              </w:rPr>
              <w:t>4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附件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3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1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749CCFA5" w14:textId="12DA171E" w:rsidR="009B2CFA" w:rsidRDefault="00000000">
          <w:pPr>
            <w:pStyle w:val="TOC2"/>
            <w:tabs>
              <w:tab w:val="left" w:pos="1100"/>
              <w:tab w:val="right" w:leader="dot" w:pos="9737"/>
            </w:tabs>
            <w:ind w:left="44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4" w:history="1">
            <w:r w:rsidR="009B2CFA" w:rsidRPr="00ED1EE6">
              <w:rPr>
                <w:rStyle w:val="Hyperlink"/>
                <w:noProof/>
              </w:rPr>
              <w:t>4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完整代码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4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1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3ED6DB76" w14:textId="77060D28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5" w:history="1">
            <w:r w:rsidR="009B2CFA" w:rsidRPr="00ED1EE6">
              <w:rPr>
                <w:rStyle w:val="Hyperlink"/>
                <w:noProof/>
              </w:rPr>
              <w:t>4.1.1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测试</w:t>
            </w:r>
            <w:r w:rsidR="009B2CFA" w:rsidRPr="00ED1EE6">
              <w:rPr>
                <w:rStyle w:val="Hyperlink"/>
                <w:noProof/>
              </w:rPr>
              <w:t>SAMME</w:t>
            </w:r>
            <w:r w:rsidR="009B2CFA" w:rsidRPr="00ED1EE6">
              <w:rPr>
                <w:rStyle w:val="Hyperlink"/>
                <w:rFonts w:hint="eastAsia"/>
                <w:noProof/>
              </w:rPr>
              <w:t>和</w:t>
            </w:r>
            <w:r w:rsidR="009B2CFA" w:rsidRPr="00ED1EE6">
              <w:rPr>
                <w:rStyle w:val="Hyperlink"/>
                <w:noProof/>
              </w:rPr>
              <w:t>SAMME.R</w:t>
            </w:r>
            <w:r w:rsidR="009B2CFA" w:rsidRPr="00ED1EE6">
              <w:rPr>
                <w:rStyle w:val="Hyperlink"/>
                <w:rFonts w:hint="eastAsia"/>
                <w:noProof/>
              </w:rPr>
              <w:t>在深度为</w:t>
            </w:r>
            <w:r w:rsidR="009B2CFA" w:rsidRPr="00ED1EE6">
              <w:rPr>
                <w:rStyle w:val="Hyperlink"/>
                <w:noProof/>
              </w:rPr>
              <w:t>2</w:t>
            </w:r>
            <w:r w:rsidR="009B2CFA" w:rsidRPr="00ED1EE6">
              <w:rPr>
                <w:rStyle w:val="Hyperlink"/>
                <w:rFonts w:hint="eastAsia"/>
                <w:noProof/>
              </w:rPr>
              <w:t>的决策树上的效果</w:t>
            </w:r>
            <w:r w:rsidR="009B2CFA" w:rsidRPr="00ED1EE6">
              <w:rPr>
                <w:rStyle w:val="Hyperlink"/>
                <w:noProof/>
              </w:rPr>
              <w:t>ada_boost_DT.py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5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1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53AE14B5" w14:textId="5F30EF15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6" w:history="1">
            <w:r w:rsidR="009B2CFA" w:rsidRPr="00ED1EE6">
              <w:rPr>
                <w:rStyle w:val="Hyperlink"/>
                <w:noProof/>
              </w:rPr>
              <w:t>4.1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测试在</w:t>
            </w:r>
            <w:r w:rsidR="009B2CFA" w:rsidRPr="00ED1EE6">
              <w:rPr>
                <w:rStyle w:val="Hyperlink"/>
                <w:noProof/>
              </w:rPr>
              <w:t>SAMME.R</w:t>
            </w:r>
            <w:r w:rsidR="009B2CFA" w:rsidRPr="00ED1EE6">
              <w:rPr>
                <w:rStyle w:val="Hyperlink"/>
                <w:rFonts w:hint="eastAsia"/>
                <w:noProof/>
              </w:rPr>
              <w:t>下不同基分类器的表现并画图</w:t>
            </w:r>
            <w:r w:rsidR="009B2CFA" w:rsidRPr="00ED1EE6">
              <w:rPr>
                <w:rStyle w:val="Hyperlink"/>
                <w:noProof/>
              </w:rPr>
              <w:t>ada_boost_varies.py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6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2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585D5199" w14:textId="00B51F9A" w:rsidR="009B2CFA" w:rsidRDefault="00000000">
          <w:pPr>
            <w:pStyle w:val="TOC3"/>
            <w:tabs>
              <w:tab w:val="left" w:pos="1760"/>
              <w:tab w:val="right" w:leader="dot" w:pos="9737"/>
            </w:tabs>
            <w:ind w:left="88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7" w:history="1">
            <w:r w:rsidR="009B2CFA" w:rsidRPr="00ED1EE6">
              <w:rPr>
                <w:rStyle w:val="Hyperlink"/>
                <w:noProof/>
              </w:rPr>
              <w:t>4.1.3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工具集合</w:t>
            </w:r>
            <w:r w:rsidR="009B2CFA" w:rsidRPr="00ED1EE6">
              <w:rPr>
                <w:rStyle w:val="Hyperlink"/>
                <w:noProof/>
              </w:rPr>
              <w:t>utils.py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7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7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0F103F5D" w14:textId="2FA74CEC" w:rsidR="009B2CFA" w:rsidRDefault="00000000">
          <w:pPr>
            <w:pStyle w:val="TOC2"/>
            <w:tabs>
              <w:tab w:val="left" w:pos="1100"/>
              <w:tab w:val="right" w:leader="dot" w:pos="9737"/>
            </w:tabs>
            <w:ind w:left="440"/>
            <w:rPr>
              <w:rFonts w:asciiTheme="minorHAnsi" w:eastAsiaTheme="minorEastAsia" w:hAnsiTheme="minorHAnsi"/>
              <w:noProof/>
              <w14:ligatures w14:val="standardContextual"/>
            </w:rPr>
          </w:pPr>
          <w:hyperlink w:anchor="_Toc163908558" w:history="1">
            <w:r w:rsidR="009B2CFA" w:rsidRPr="00ED1EE6">
              <w:rPr>
                <w:rStyle w:val="Hyperlink"/>
                <w:noProof/>
              </w:rPr>
              <w:t>4.2.</w:t>
            </w:r>
            <w:r w:rsidR="009B2CFA">
              <w:rPr>
                <w:rFonts w:asciiTheme="minorHAnsi" w:eastAsiaTheme="minorEastAsia" w:hAnsiTheme="minorHAnsi"/>
                <w:noProof/>
                <w14:ligatures w14:val="standardContextual"/>
              </w:rPr>
              <w:tab/>
            </w:r>
            <w:r w:rsidR="009B2CFA" w:rsidRPr="00ED1EE6">
              <w:rPr>
                <w:rStyle w:val="Hyperlink"/>
                <w:rFonts w:hint="eastAsia"/>
                <w:noProof/>
              </w:rPr>
              <w:t>参考资料</w:t>
            </w:r>
            <w:r w:rsidR="009B2CFA">
              <w:rPr>
                <w:noProof/>
                <w:webHidden/>
              </w:rPr>
              <w:tab/>
            </w:r>
            <w:r w:rsidR="009B2CFA">
              <w:rPr>
                <w:noProof/>
                <w:webHidden/>
              </w:rPr>
              <w:fldChar w:fldCharType="begin"/>
            </w:r>
            <w:r w:rsidR="009B2CFA">
              <w:rPr>
                <w:noProof/>
                <w:webHidden/>
              </w:rPr>
              <w:instrText xml:space="preserve"> PAGEREF _Toc163908558 \h </w:instrText>
            </w:r>
            <w:r w:rsidR="009B2CFA">
              <w:rPr>
                <w:noProof/>
                <w:webHidden/>
              </w:rPr>
            </w:r>
            <w:r w:rsidR="009B2CFA">
              <w:rPr>
                <w:noProof/>
                <w:webHidden/>
              </w:rPr>
              <w:fldChar w:fldCharType="separate"/>
            </w:r>
            <w:r w:rsidR="00927CEA">
              <w:rPr>
                <w:noProof/>
                <w:webHidden/>
              </w:rPr>
              <w:t>17</w:t>
            </w:r>
            <w:r w:rsidR="009B2CFA">
              <w:rPr>
                <w:noProof/>
                <w:webHidden/>
              </w:rPr>
              <w:fldChar w:fldCharType="end"/>
            </w:r>
          </w:hyperlink>
        </w:p>
        <w:p w14:paraId="27407244" w14:textId="7D5B9205" w:rsidR="00D76E09" w:rsidRDefault="00D76E09">
          <w:r>
            <w:rPr>
              <w:b/>
              <w:bCs/>
            </w:rPr>
            <w:fldChar w:fldCharType="end"/>
          </w:r>
        </w:p>
      </w:sdtContent>
    </w:sdt>
    <w:p w14:paraId="1244B933" w14:textId="77777777" w:rsidR="00BD5A88" w:rsidRPr="00EC7DD9" w:rsidRDefault="00BD5A88" w:rsidP="00BD5A88">
      <w:pPr>
        <w:ind w:firstLine="480"/>
      </w:pPr>
    </w:p>
    <w:p w14:paraId="71819F48" w14:textId="77777777" w:rsidR="00BD5A88" w:rsidRDefault="00BD5A88" w:rsidP="00BD5A88">
      <w:pPr>
        <w:ind w:firstLine="480"/>
      </w:pPr>
    </w:p>
    <w:p w14:paraId="14C8917C" w14:textId="5D7548B8" w:rsidR="00BD5A88" w:rsidRDefault="00BD5A88" w:rsidP="00BD5A88">
      <w:pPr>
        <w:ind w:firstLine="480"/>
      </w:pPr>
    </w:p>
    <w:p w14:paraId="6D81ED21" w14:textId="77777777" w:rsidR="00BD5A88" w:rsidRDefault="00BD5A88" w:rsidP="00FA12C9"/>
    <w:p w14:paraId="5B7B311F" w14:textId="77777777" w:rsidR="009B2CFA" w:rsidRDefault="009B2CFA" w:rsidP="00FA12C9"/>
    <w:p w14:paraId="1C534153" w14:textId="31E6475C" w:rsidR="00477788" w:rsidRDefault="00395673" w:rsidP="003A5D99">
      <w:pPr>
        <w:pStyle w:val="Heading1"/>
        <w:numPr>
          <w:ilvl w:val="0"/>
          <w:numId w:val="1"/>
        </w:numPr>
      </w:pPr>
      <w:bookmarkStart w:id="0" w:name="_Toc163908540"/>
      <w:r>
        <w:rPr>
          <w:rFonts w:hint="eastAsia"/>
        </w:rPr>
        <w:lastRenderedPageBreak/>
        <w:t>题目</w:t>
      </w:r>
      <w:bookmarkEnd w:id="0"/>
    </w:p>
    <w:p w14:paraId="0212B4E3" w14:textId="2614B63A" w:rsidR="00E00E20" w:rsidRDefault="00022F36" w:rsidP="00DB36C7">
      <w:pPr>
        <w:pStyle w:val="ListParagraph"/>
        <w:numPr>
          <w:ilvl w:val="0"/>
          <w:numId w:val="12"/>
        </w:numPr>
        <w:rPr>
          <w:noProof/>
        </w:rPr>
      </w:pPr>
      <w:r w:rsidRPr="00022F36">
        <w:rPr>
          <w:rFonts w:hint="eastAsia"/>
        </w:rPr>
        <w:t>采用</w:t>
      </w:r>
      <w:r w:rsidRPr="00022F36">
        <w:rPr>
          <w:rFonts w:hint="eastAsia"/>
        </w:rPr>
        <w:t>AdaBoost</w:t>
      </w:r>
      <w:r w:rsidRPr="00022F36">
        <w:rPr>
          <w:rFonts w:hint="eastAsia"/>
        </w:rPr>
        <w:t>算法对一个自选数据集进行分类实验</w:t>
      </w:r>
      <w:r w:rsidR="00E00E20">
        <w:rPr>
          <w:rFonts w:hint="eastAsia"/>
          <w:noProof/>
        </w:rPr>
        <w:t>。</w:t>
      </w:r>
    </w:p>
    <w:p w14:paraId="2FF6EBBF" w14:textId="6D299D85" w:rsidR="001074F8" w:rsidRDefault="001074F8" w:rsidP="00DB36C7">
      <w:pPr>
        <w:pStyle w:val="ListParagraph"/>
        <w:numPr>
          <w:ilvl w:val="0"/>
          <w:numId w:val="12"/>
        </w:numPr>
        <w:rPr>
          <w:noProof/>
        </w:rPr>
      </w:pPr>
      <w:r w:rsidRPr="001074F8">
        <w:rPr>
          <w:rFonts w:hint="eastAsia"/>
          <w:noProof/>
        </w:rPr>
        <w:t>测试不同分类器和集成策略对性能的影响</w:t>
      </w:r>
    </w:p>
    <w:p w14:paraId="6B25D94E" w14:textId="35CCE703" w:rsidR="001074F8" w:rsidRDefault="001074F8" w:rsidP="00DB36C7">
      <w:pPr>
        <w:pStyle w:val="ListParagraph"/>
        <w:numPr>
          <w:ilvl w:val="0"/>
          <w:numId w:val="12"/>
        </w:numPr>
        <w:rPr>
          <w:noProof/>
        </w:rPr>
      </w:pPr>
      <w:bookmarkStart w:id="1" w:name="_Hlk163827506"/>
      <w:r w:rsidRPr="001074F8">
        <w:rPr>
          <w:rFonts w:hint="eastAsia"/>
          <w:noProof/>
        </w:rPr>
        <w:t>讨论和图示基分类器的偏差和方差</w:t>
      </w:r>
    </w:p>
    <w:bookmarkEnd w:id="1"/>
    <w:p w14:paraId="3751DC72" w14:textId="77777777" w:rsidR="001810B2" w:rsidRDefault="001810B2" w:rsidP="001810B2"/>
    <w:p w14:paraId="28B3F3A9" w14:textId="43FA5860" w:rsidR="008812B8" w:rsidRDefault="00DB36C7" w:rsidP="00402A20">
      <w:pPr>
        <w:pStyle w:val="Heading1"/>
        <w:numPr>
          <w:ilvl w:val="0"/>
          <w:numId w:val="1"/>
        </w:numPr>
      </w:pPr>
      <w:bookmarkStart w:id="2" w:name="_Toc163908541"/>
      <w:r>
        <w:rPr>
          <w:rFonts w:hint="eastAsia"/>
        </w:rPr>
        <w:t>解题步骤</w:t>
      </w:r>
      <w:bookmarkEnd w:id="2"/>
    </w:p>
    <w:p w14:paraId="1BCBF84F" w14:textId="7C3997FA" w:rsidR="003F46D3" w:rsidRDefault="00CC1B5E" w:rsidP="002F196B">
      <w:pPr>
        <w:pStyle w:val="Heading2"/>
        <w:spacing w:before="156" w:after="156"/>
      </w:pPr>
      <w:bookmarkStart w:id="3" w:name="_Toc163908542"/>
      <w:r>
        <w:rPr>
          <w:rFonts w:hint="eastAsia"/>
          <w:noProof/>
        </w:rPr>
        <w:t>题目一</w:t>
      </w:r>
      <w:r w:rsidR="004B2B96">
        <w:rPr>
          <w:rFonts w:hint="eastAsia"/>
          <w:noProof/>
        </w:rPr>
        <w:t>：</w:t>
      </w:r>
      <w:r w:rsidR="00AE4067" w:rsidRPr="00022F36">
        <w:rPr>
          <w:rFonts w:hint="eastAsia"/>
        </w:rPr>
        <w:t>采用</w:t>
      </w:r>
      <w:r w:rsidR="00AE4067" w:rsidRPr="00022F36">
        <w:rPr>
          <w:rFonts w:hint="eastAsia"/>
        </w:rPr>
        <w:t>AdaBoost</w:t>
      </w:r>
      <w:r w:rsidR="00AE4067" w:rsidRPr="00022F36">
        <w:rPr>
          <w:rFonts w:hint="eastAsia"/>
        </w:rPr>
        <w:t>算法对一个自选数据集进行分类实验</w:t>
      </w:r>
      <w:bookmarkEnd w:id="3"/>
    </w:p>
    <w:p w14:paraId="3F6A59F3" w14:textId="5EC1C7B0" w:rsidR="00983D5C" w:rsidRDefault="008A3F7A" w:rsidP="00983D5C">
      <w:pPr>
        <w:pStyle w:val="Heading3"/>
        <w:numPr>
          <w:ilvl w:val="2"/>
          <w:numId w:val="1"/>
        </w:numPr>
        <w:spacing w:before="156" w:after="156"/>
      </w:pPr>
      <w:bookmarkStart w:id="4" w:name="_Toc163908543"/>
      <w:r>
        <w:rPr>
          <w:rFonts w:hint="eastAsia"/>
        </w:rPr>
        <w:t>对数据的处理</w:t>
      </w:r>
      <w:bookmarkEnd w:id="4"/>
    </w:p>
    <w:p w14:paraId="4C1A47BF" w14:textId="45523FEA" w:rsidR="00241FEC" w:rsidRDefault="00E3395C" w:rsidP="00241FEC">
      <w:pPr>
        <w:ind w:left="284"/>
      </w:pPr>
      <w:r>
        <w:rPr>
          <w:rFonts w:hint="eastAsia"/>
        </w:rPr>
        <w:t>数据集我使用了前几次实验都用过的</w:t>
      </w:r>
      <w:r>
        <w:rPr>
          <w:rFonts w:hint="eastAsia"/>
        </w:rPr>
        <w:t>iris</w:t>
      </w:r>
      <w:r>
        <w:rPr>
          <w:rFonts w:hint="eastAsia"/>
        </w:rPr>
        <w:t>数据集，</w:t>
      </w:r>
      <w:r w:rsidR="00241FEC">
        <w:rPr>
          <w:rFonts w:hint="eastAsia"/>
        </w:rPr>
        <w:t>使用我写在</w:t>
      </w:r>
      <w:r w:rsidR="00241FEC">
        <w:rPr>
          <w:rFonts w:hint="eastAsia"/>
        </w:rPr>
        <w:t>utils.py</w:t>
      </w:r>
      <w:r w:rsidR="00241FEC">
        <w:rPr>
          <w:rFonts w:hint="eastAsia"/>
        </w:rPr>
        <w:t>中的</w:t>
      </w:r>
      <w:r w:rsidR="0026089B">
        <w:rPr>
          <w:noProof/>
        </w:rPr>
        <w:t>load_data</w:t>
      </w:r>
      <w:r w:rsidR="0026089B">
        <w:rPr>
          <w:rFonts w:hint="eastAsia"/>
        </w:rPr>
        <w:t>函数</w:t>
      </w:r>
      <w:r w:rsidR="007D40A2">
        <w:rPr>
          <w:rFonts w:hint="eastAsia"/>
        </w:rPr>
        <w:t>读入特征值和标签</w:t>
      </w:r>
      <w:r w:rsidR="00F610D2">
        <w:rPr>
          <w:rFonts w:hint="eastAsia"/>
        </w:rPr>
        <w:t>，然后使用</w:t>
      </w:r>
      <w:r w:rsidR="00F610D2">
        <w:rPr>
          <w:rFonts w:hint="eastAsia"/>
        </w:rPr>
        <w:t>42</w:t>
      </w:r>
      <w:r w:rsidR="00F610D2">
        <w:rPr>
          <w:rFonts w:hint="eastAsia"/>
        </w:rPr>
        <w:t>为随机种子，将数据集划分为</w:t>
      </w:r>
      <w:r w:rsidR="005F7D76">
        <w:rPr>
          <w:rFonts w:hint="eastAsia"/>
        </w:rPr>
        <w:t>训练集和测试集。</w:t>
      </w:r>
    </w:p>
    <w:p w14:paraId="3FA7CCF7" w14:textId="77777777" w:rsidR="00455045" w:rsidRPr="00455045" w:rsidRDefault="00455045" w:rsidP="00455045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55045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itle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55045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55045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utils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455045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oad_data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455045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data/iris.csv"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36EEBEF" w14:textId="77777777" w:rsidR="00455045" w:rsidRPr="00455045" w:rsidRDefault="00455045" w:rsidP="00455045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55045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55045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rain_test_split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715DFF3F" w14:textId="77777777" w:rsidR="00455045" w:rsidRPr="00455045" w:rsidRDefault="00455045" w:rsidP="00455045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455045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est_size</w:t>
      </w:r>
      <w:r w:rsidRPr="00455045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55045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2</w:t>
      </w: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55045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455045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55045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</w:p>
    <w:p w14:paraId="20DAB749" w14:textId="186F154E" w:rsidR="00541BB0" w:rsidRPr="00541BB0" w:rsidRDefault="00455045" w:rsidP="00541BB0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Theme="minorEastAsia" w:hAnsi="Consolas" w:cs="Times New Roman"/>
          <w:color w:val="3B3B3B"/>
          <w:kern w:val="0"/>
          <w:sz w:val="32"/>
          <w:szCs w:val="32"/>
        </w:rPr>
      </w:pPr>
      <w:r w:rsidRPr="00455045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F9E88B3" w14:textId="77777777" w:rsidR="00541BB0" w:rsidRPr="00541BB0" w:rsidRDefault="00541BB0" w:rsidP="00541BB0"/>
    <w:p w14:paraId="535DEB6A" w14:textId="159C1B94" w:rsidR="00533351" w:rsidRDefault="0064506D" w:rsidP="00533351">
      <w:pPr>
        <w:pStyle w:val="Heading3"/>
        <w:numPr>
          <w:ilvl w:val="2"/>
          <w:numId w:val="1"/>
        </w:numPr>
        <w:spacing w:before="156" w:after="156"/>
      </w:pPr>
      <w:bookmarkStart w:id="5" w:name="_关于AdaBoost"/>
      <w:bookmarkStart w:id="6" w:name="_Toc163908544"/>
      <w:bookmarkEnd w:id="5"/>
      <w:r>
        <w:rPr>
          <w:rFonts w:hint="eastAsia"/>
        </w:rPr>
        <w:t>关于</w:t>
      </w:r>
      <w:r>
        <w:rPr>
          <w:rFonts w:hint="eastAsia"/>
        </w:rPr>
        <w:t>AdaBoost</w:t>
      </w:r>
      <w:bookmarkEnd w:id="6"/>
    </w:p>
    <w:p w14:paraId="2978CD87" w14:textId="03E5D8D1" w:rsidR="0064506D" w:rsidRDefault="00491D4F" w:rsidP="0064506D">
      <w:pPr>
        <w:ind w:left="284"/>
      </w:pPr>
      <w:r>
        <w:rPr>
          <w:rFonts w:hint="eastAsia"/>
        </w:rPr>
        <w:t xml:space="preserve">    </w:t>
      </w:r>
      <w:r w:rsidR="00AB559C" w:rsidRPr="00AB559C">
        <w:t>AdaBoost</w:t>
      </w:r>
      <w:r w:rsidR="00AB559C">
        <w:rPr>
          <w:rFonts w:hint="eastAsia"/>
        </w:rPr>
        <w:t>（</w:t>
      </w:r>
      <w:r w:rsidR="00AB559C" w:rsidRPr="00AB559C">
        <w:t>Adaptive Boosting</w:t>
      </w:r>
      <w:r w:rsidR="00AB559C">
        <w:rPr>
          <w:rFonts w:hint="eastAsia"/>
        </w:rPr>
        <w:t>）</w:t>
      </w:r>
      <w:r w:rsidR="00AB559C" w:rsidRPr="00AB559C">
        <w:t>是一种集成学习</w:t>
      </w:r>
      <w:r w:rsidR="001613ED">
        <w:rPr>
          <w:rFonts w:hint="eastAsia"/>
        </w:rPr>
        <w:t>的</w:t>
      </w:r>
      <w:r w:rsidR="00AB559C" w:rsidRPr="00AB559C">
        <w:t>算法</w:t>
      </w:r>
      <w:r w:rsidR="00AB559C">
        <w:rPr>
          <w:rFonts w:hint="eastAsia"/>
        </w:rPr>
        <w:t>，</w:t>
      </w:r>
      <w:r w:rsidR="00AB559C" w:rsidRPr="00AB559C">
        <w:t>它通过迭代地训练一系列学习器并将它们组合起来</w:t>
      </w:r>
      <w:r w:rsidR="006C7697">
        <w:rPr>
          <w:rFonts w:hint="eastAsia"/>
        </w:rPr>
        <w:t>，</w:t>
      </w:r>
      <w:r w:rsidR="006C00AA">
        <w:rPr>
          <w:rFonts w:hint="eastAsia"/>
        </w:rPr>
        <w:t>从而</w:t>
      </w:r>
      <w:r w:rsidR="00B8546B">
        <w:rPr>
          <w:rFonts w:hint="eastAsia"/>
        </w:rPr>
        <w:t>构</w:t>
      </w:r>
      <w:r w:rsidR="00AB559C" w:rsidRPr="00AB559C">
        <w:t>成一个强大的分类器。</w:t>
      </w:r>
      <w:r w:rsidR="004321AD">
        <w:rPr>
          <w:rFonts w:hint="eastAsia"/>
        </w:rPr>
        <w:t>为了能更加的凸显各个学习器的</w:t>
      </w:r>
      <w:r w:rsidR="00BB3184">
        <w:rPr>
          <w:rFonts w:hint="eastAsia"/>
          <w:noProof/>
        </w:rPr>
        <w:t>优势，这些学习器应该</w:t>
      </w:r>
      <w:r w:rsidR="00C72799">
        <w:rPr>
          <w:rFonts w:hint="eastAsia"/>
          <w:noProof/>
        </w:rPr>
        <w:t>“</w:t>
      </w:r>
      <w:r w:rsidR="00BB3184">
        <w:rPr>
          <w:rFonts w:hint="eastAsia"/>
          <w:noProof/>
        </w:rPr>
        <w:t>好而不同</w:t>
      </w:r>
      <w:r w:rsidR="00C72799">
        <w:rPr>
          <w:rFonts w:hint="eastAsia"/>
          <w:noProof/>
        </w:rPr>
        <w:t>”</w:t>
      </w:r>
      <w:r w:rsidR="00BB3184">
        <w:rPr>
          <w:rFonts w:hint="eastAsia"/>
          <w:noProof/>
        </w:rPr>
        <w:t>。</w:t>
      </w:r>
      <w:r w:rsidR="00E71938">
        <w:rPr>
          <w:rFonts w:hint="eastAsia"/>
          <w:noProof/>
        </w:rPr>
        <w:t>为了保证</w:t>
      </w:r>
      <w:r w:rsidR="00CE01CB">
        <w:rPr>
          <w:rFonts w:hint="eastAsia"/>
          <w:noProof/>
        </w:rPr>
        <w:t>“好而不同”</w:t>
      </w:r>
      <w:r w:rsidR="005732A5">
        <w:rPr>
          <w:rFonts w:hint="eastAsia"/>
          <w:noProof/>
        </w:rPr>
        <w:t>，</w:t>
      </w:r>
      <w:r w:rsidR="00C60E00">
        <w:rPr>
          <w:rFonts w:hint="eastAsia"/>
          <w:noProof/>
        </w:rPr>
        <w:t>AdaBoost</w:t>
      </w:r>
      <w:r w:rsidR="00C60E00">
        <w:rPr>
          <w:rFonts w:hint="eastAsia"/>
          <w:noProof/>
        </w:rPr>
        <w:t>采用了如下的策略：</w:t>
      </w:r>
    </w:p>
    <w:p w14:paraId="3F778BDD" w14:textId="6466DE5C" w:rsidR="00C60E00" w:rsidRDefault="000B1861" w:rsidP="00280F22">
      <w:pPr>
        <w:ind w:left="284"/>
      </w:pPr>
      <w:r>
        <w:rPr>
          <w:rFonts w:hint="eastAsia"/>
        </w:rPr>
        <w:t xml:space="preserve">    </w:t>
      </w:r>
      <w:r w:rsidR="00475B72">
        <w:rPr>
          <w:rFonts w:hint="eastAsia"/>
        </w:rPr>
        <w:t>首先，对于</w:t>
      </w:r>
      <w:r w:rsidR="00475B72">
        <w:rPr>
          <w:rFonts w:hint="eastAsia"/>
        </w:rPr>
        <w:t>AdaBoost</w:t>
      </w:r>
      <w:r w:rsidR="00475B72">
        <w:rPr>
          <w:rFonts w:hint="eastAsia"/>
        </w:rPr>
        <w:t>来说，</w:t>
      </w:r>
      <w:r w:rsidR="00F60E75">
        <w:rPr>
          <w:rFonts w:hint="eastAsia"/>
        </w:rPr>
        <w:t>它使用了</w:t>
      </w:r>
      <w:r w:rsidR="006B2325">
        <w:rPr>
          <w:rFonts w:hint="eastAsia"/>
        </w:rPr>
        <w:t>我们指定个数</w:t>
      </w:r>
      <w:r w:rsidR="00357645">
        <w:rPr>
          <w:rFonts w:hint="eastAsia"/>
        </w:rPr>
        <w:t>m</w:t>
      </w:r>
      <w:r w:rsidR="006B2325">
        <w:rPr>
          <w:rFonts w:hint="eastAsia"/>
        </w:rPr>
        <w:t>的</w:t>
      </w:r>
      <w:r w:rsidR="006B2325">
        <w:rPr>
          <w:rFonts w:hint="eastAsia"/>
          <w:b/>
          <w:bCs/>
        </w:rPr>
        <w:t>相同</w:t>
      </w:r>
      <w:r w:rsidR="0035122B">
        <w:rPr>
          <w:rFonts w:hint="eastAsia"/>
          <w:b/>
          <w:bCs/>
        </w:rPr>
        <w:t>小分类器</w:t>
      </w:r>
      <w:r w:rsidR="005A5EDD">
        <w:rPr>
          <w:rFonts w:hint="eastAsia"/>
        </w:rPr>
        <w:t>，并将</w:t>
      </w:r>
      <w:r w:rsidR="00357645">
        <w:rPr>
          <w:rFonts w:hint="eastAsia"/>
        </w:rPr>
        <w:t>每个模型的权重的初始化为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/>
                <w:i/>
              </w:rPr>
            </m:ctrlPr>
          </m:num>
          <m:den>
            <m:r>
              <w:rPr>
                <w:rFonts w:ascii="Cambria Math" w:hAnsi="Cambria Math"/>
              </w:rPr>
              <m:t>m</m:t>
            </m:r>
            <m:ctrlPr>
              <w:rPr>
                <w:rFonts w:ascii="Cambria Math" w:hAnsi="Cambria Math"/>
                <w:i/>
              </w:rPr>
            </m:ctrlPr>
          </m:den>
        </m:f>
      </m:oMath>
      <w:r w:rsidR="005A5EDD">
        <w:rPr>
          <w:rFonts w:hint="eastAsia"/>
        </w:rPr>
        <w:t>。</w:t>
      </w:r>
      <w:r w:rsidR="00B27D4E">
        <w:rPr>
          <w:rFonts w:hint="eastAsia"/>
        </w:rPr>
        <w:t>接下来</w:t>
      </w:r>
      <w:r>
        <w:rPr>
          <w:rFonts w:hint="eastAsia"/>
        </w:rPr>
        <w:t>，对数据进行</w:t>
      </w:r>
      <w:r>
        <w:rPr>
          <w:rFonts w:hint="eastAsia"/>
        </w:rPr>
        <w:t>m</w:t>
      </w:r>
      <w:r>
        <w:rPr>
          <w:rFonts w:hint="eastAsia"/>
        </w:rPr>
        <w:t>此迭代</w:t>
      </w:r>
      <w:r w:rsidR="005621FB">
        <w:rPr>
          <w:rFonts w:hint="eastAsia"/>
        </w:rPr>
        <w:t>。</w:t>
      </w:r>
      <w:r w:rsidR="00711355">
        <w:rPr>
          <w:rFonts w:hint="eastAsia"/>
        </w:rPr>
        <w:t>每次迭代用当前带权重</w:t>
      </w:r>
      <w:r w:rsidR="00634628">
        <w:rPr>
          <w:rFonts w:hint="eastAsia"/>
        </w:rPr>
        <w:t>的数据集对新的小分类器进行分类</w:t>
      </w:r>
      <w:r w:rsidR="002342DC">
        <w:rPr>
          <w:rFonts w:hint="eastAsia"/>
        </w:rPr>
        <w:t>，</w:t>
      </w:r>
      <w:r w:rsidR="009D7FB6">
        <w:rPr>
          <w:rFonts w:hint="eastAsia"/>
        </w:rPr>
        <w:t>得到</w:t>
      </w:r>
      <w:r w:rsidR="00457B2C">
        <w:rPr>
          <w:rFonts w:hint="eastAsia"/>
        </w:rPr>
        <w:t>当前的</w:t>
      </w:r>
      <w:r w:rsidR="005E0AC3">
        <w:rPr>
          <w:rFonts w:hint="eastAsia"/>
        </w:rPr>
        <w:t>分类器的错误率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351425">
        <w:rPr>
          <w:rFonts w:hint="eastAsia"/>
        </w:rPr>
        <w:t>，如果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&gt;0.5</m:t>
        </m:r>
      </m:oMath>
      <w:r w:rsidR="00F76793">
        <w:rPr>
          <w:rFonts w:hint="eastAsia"/>
        </w:rPr>
        <w:t>的话</w:t>
      </w:r>
      <w:r w:rsidR="00754A83">
        <w:rPr>
          <w:rFonts w:hint="eastAsia"/>
        </w:rPr>
        <w:t>就停止循环</w:t>
      </w:r>
      <w:r w:rsidR="00A57C9D">
        <w:rPr>
          <w:rFonts w:hint="eastAsia"/>
        </w:rPr>
        <w:t>（结束训练）。</w:t>
      </w:r>
      <w:r w:rsidR="00B718A0">
        <w:rPr>
          <w:rFonts w:hint="eastAsia"/>
        </w:rPr>
        <w:t>如果没有跳出循环的话，</w:t>
      </w:r>
      <w:r w:rsidR="00DA6057">
        <w:rPr>
          <w:rFonts w:hint="eastAsia"/>
        </w:rPr>
        <w:t>计算</w:t>
      </w:r>
      <w:r w:rsidR="00B718A0">
        <w:rPr>
          <w:rFonts w:hint="eastAsia"/>
        </w:rPr>
        <w:t>当前的</w:t>
      </w:r>
      <w:r w:rsidR="001529CE">
        <w:rPr>
          <w:rFonts w:hint="eastAsia"/>
        </w:rPr>
        <w:t>模型</w:t>
      </w:r>
      <w:r w:rsidR="006915DE">
        <w:rPr>
          <w:rFonts w:hint="eastAsia"/>
        </w:rPr>
        <w:t>权重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α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/>
                <w:i/>
              </w:rPr>
            </m:ctrlPr>
          </m:num>
          <m:den>
            <m: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  <w:i/>
              </w:rPr>
            </m:ctrlPr>
          </m:den>
        </m:f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ϵ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den>
            </m:f>
          </m:e>
        </m:d>
      </m:oMath>
      <w:r w:rsidR="002C42B8">
        <w:rPr>
          <w:rFonts w:hint="eastAsia"/>
        </w:rPr>
        <w:t>，在</w:t>
      </w:r>
      <w:r w:rsidR="002C42B8">
        <w:rPr>
          <w:noProof/>
        </w:rPr>
        <w:t>sklearn</w:t>
      </w:r>
      <w:r w:rsidR="002C42B8">
        <w:rPr>
          <w:noProof/>
        </w:rPr>
        <w:t>提供的库中还有另外一个参数</w:t>
      </w:r>
      <w:r w:rsidR="002C42B8">
        <w:rPr>
          <w:noProof/>
        </w:rPr>
        <w:t>l</w:t>
      </w:r>
      <w:r w:rsidR="00F26583">
        <w:rPr>
          <w:noProof/>
        </w:rPr>
        <w:t>earn_rate</w:t>
      </w:r>
      <w:r w:rsidR="00F26583">
        <w:rPr>
          <w:rFonts w:hint="eastAsia"/>
        </w:rPr>
        <w:t>，通</w:t>
      </w:r>
      <w:r w:rsidR="00F242B6">
        <w:rPr>
          <w:rFonts w:hint="eastAsia"/>
        </w:rPr>
        <w:t>过</w:t>
      </w:r>
      <w:r w:rsidR="00F26583">
        <w:rPr>
          <w:rFonts w:hint="eastAsia"/>
        </w:rPr>
        <w:t>学习率控制每个</w:t>
      </w:r>
      <w:r w:rsidR="00E11CA4">
        <w:rPr>
          <w:rFonts w:hint="eastAsia"/>
        </w:rPr>
        <w:t>小分类器对</w:t>
      </w:r>
      <w:r w:rsidR="006D0621">
        <w:rPr>
          <w:rFonts w:hint="eastAsia"/>
        </w:rPr>
        <w:t>总体的贡献</w:t>
      </w:r>
      <w:r w:rsidR="00B31939">
        <w:rPr>
          <w:rFonts w:hint="eastAsia"/>
        </w:rPr>
        <w:t>，也就是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α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lr</m:t>
        </m:r>
        <m:r>
          <m:rPr>
            <m:sty m:val="p"/>
          </m:rPr>
          <w:rPr>
            <w:rFonts w:ascii="Cambria Math" w:hAnsi="Cambria Math"/>
          </w:rPr>
          <m:t>×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  <m:ctrlPr>
              <w:rPr>
                <w:rFonts w:ascii="Cambria Math" w:hAnsi="Cambria Math"/>
                <w:i/>
              </w:rPr>
            </m:ctrlPr>
          </m:num>
          <m:den>
            <m:r>
              <w:rPr>
                <w:rFonts w:ascii="Cambria Math" w:hAnsi="Cambria Math"/>
              </w:rPr>
              <m:t>2</m:t>
            </m:r>
            <m:ctrlPr>
              <w:rPr>
                <w:rFonts w:ascii="Cambria Math" w:hAnsi="Cambria Math"/>
                <w:i/>
              </w:rPr>
            </m:ctrlPr>
          </m:den>
        </m:f>
        <m:r>
          <w:rPr>
            <w:rFonts w:ascii="Cambria Math" w:hAnsi="Cambria Math"/>
          </w:rPr>
          <m:t>l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ϵ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ctrlPr>
                  <w:rPr>
                    <w:rFonts w:ascii="Cambria Math" w:hAnsi="Cambria Math"/>
                    <w:i/>
                  </w:rPr>
                </m:ctrlPr>
              </m:den>
            </m:f>
          </m:e>
        </m:d>
      </m:oMath>
      <w:r w:rsidR="006D0621">
        <w:rPr>
          <w:rFonts w:hint="eastAsia"/>
        </w:rPr>
        <w:t>。</w:t>
      </w:r>
      <w:r w:rsidR="00E02932">
        <w:rPr>
          <w:rFonts w:hint="eastAsia"/>
        </w:rPr>
        <w:t>接下来</w:t>
      </w:r>
      <w:r w:rsidR="009F7379">
        <w:rPr>
          <w:rFonts w:hint="eastAsia"/>
        </w:rPr>
        <w:t>就需要通过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ϵ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9F7379">
        <w:rPr>
          <w:rFonts w:hint="eastAsia"/>
        </w:rPr>
        <w:t>更新样本权重</w:t>
      </w:r>
      <w:r w:rsidR="00D96551">
        <w:rPr>
          <w:rFonts w:hint="eastAsia"/>
        </w:rPr>
        <w:t>，</w:t>
      </w:r>
      <w:r w:rsidR="00536F5E">
        <w:rPr>
          <w:rFonts w:hint="eastAsia"/>
        </w:rPr>
        <w:t>我认</w:t>
      </w:r>
      <w:r w:rsidR="009F7379">
        <w:rPr>
          <w:rFonts w:hint="eastAsia"/>
        </w:rPr>
        <w:t>为</w:t>
      </w:r>
      <w:r w:rsidR="009A3587">
        <w:rPr>
          <w:rFonts w:hint="eastAsia"/>
        </w:rPr>
        <w:t>这</w:t>
      </w:r>
      <w:r w:rsidR="00536F5E">
        <w:rPr>
          <w:rFonts w:hint="eastAsia"/>
        </w:rPr>
        <w:t>是</w:t>
      </w:r>
      <w:r w:rsidR="00536F5E">
        <w:rPr>
          <w:rFonts w:hint="eastAsia"/>
        </w:rPr>
        <w:t>AdaBoost</w:t>
      </w:r>
      <w:r w:rsidR="00536F5E">
        <w:rPr>
          <w:rFonts w:hint="eastAsia"/>
        </w:rPr>
        <w:t>最重要的步骤</w:t>
      </w:r>
      <w:r w:rsidR="00820788">
        <w:rPr>
          <w:rFonts w:hint="eastAsia"/>
        </w:rPr>
        <w:t>。</w:t>
      </w:r>
      <w:r w:rsidR="00EF3FA1">
        <w:rPr>
          <w:rFonts w:hint="eastAsia"/>
        </w:rPr>
        <w:t>通过更新</w:t>
      </w:r>
      <w:r w:rsidR="00351C07">
        <w:rPr>
          <w:rFonts w:hint="eastAsia"/>
        </w:rPr>
        <w:t>权重</w:t>
      </w:r>
      <w:r w:rsidR="00EF3FA1">
        <w:rPr>
          <w:rFonts w:hint="eastAsia"/>
        </w:rPr>
        <w:t>，</w:t>
      </w:r>
      <w:r w:rsidR="00117958">
        <w:rPr>
          <w:rFonts w:hint="eastAsia"/>
        </w:rPr>
        <w:t>我们可以</w:t>
      </w:r>
      <w:r w:rsidR="00E73816">
        <w:rPr>
          <w:rFonts w:hint="eastAsia"/>
        </w:rPr>
        <w:t>通过</w:t>
      </w:r>
      <w:r w:rsidR="00854740">
        <w:rPr>
          <w:rFonts w:hint="eastAsia"/>
        </w:rPr>
        <w:t>增加分类错误样本的权重，</w:t>
      </w:r>
      <w:r w:rsidR="005F1389">
        <w:rPr>
          <w:rFonts w:hint="eastAsia"/>
        </w:rPr>
        <w:t>让后面的模型更加关注数据集中</w:t>
      </w:r>
      <w:r w:rsidR="002D2CC6">
        <w:rPr>
          <w:rFonts w:hint="eastAsia"/>
        </w:rPr>
        <w:t>分类错误的部分</w:t>
      </w:r>
      <w:r w:rsidR="005F1389">
        <w:rPr>
          <w:rFonts w:hint="eastAsia"/>
        </w:rPr>
        <w:t>，</w:t>
      </w:r>
      <w:r w:rsidR="007A1EB3">
        <w:rPr>
          <w:rFonts w:hint="eastAsia"/>
        </w:rPr>
        <w:t>用后面的</w:t>
      </w:r>
      <w:r w:rsidR="00E73816">
        <w:rPr>
          <w:rFonts w:hint="eastAsia"/>
        </w:rPr>
        <w:t>模型“补足”前面的模型的不足</w:t>
      </w:r>
      <w:r w:rsidR="00854740">
        <w:rPr>
          <w:rFonts w:hint="eastAsia"/>
        </w:rPr>
        <w:t>。</w:t>
      </w:r>
      <w:r w:rsidR="002D2CC6">
        <w:rPr>
          <w:rFonts w:hint="eastAsia"/>
        </w:rPr>
        <w:t>这就是</w:t>
      </w:r>
      <w:r w:rsidR="002D2CC6">
        <w:rPr>
          <w:rFonts w:hint="eastAsia"/>
        </w:rPr>
        <w:t>AdaBoost</w:t>
      </w:r>
      <w:r w:rsidR="002D2CC6">
        <w:rPr>
          <w:rFonts w:hint="eastAsia"/>
        </w:rPr>
        <w:t>的整个训练过程</w:t>
      </w:r>
      <w:r w:rsidR="0000556B">
        <w:rPr>
          <w:rFonts w:hint="eastAsia"/>
        </w:rPr>
        <w:t>，下面我将分步骤讲解我的实现：</w:t>
      </w:r>
    </w:p>
    <w:p w14:paraId="51CB5390" w14:textId="657CCC55" w:rsidR="0000556B" w:rsidRDefault="00F71548" w:rsidP="00280F22">
      <w:pPr>
        <w:ind w:left="284"/>
      </w:pPr>
      <w:r>
        <w:rPr>
          <w:rFonts w:hint="eastAsia"/>
        </w:rPr>
        <w:t>首先，我们需要给</w:t>
      </w:r>
      <w:r>
        <w:rPr>
          <w:rFonts w:hint="eastAsia"/>
        </w:rPr>
        <w:t>AdaBoost</w:t>
      </w:r>
      <w:r>
        <w:rPr>
          <w:rFonts w:hint="eastAsia"/>
        </w:rPr>
        <w:t>定义一个</w:t>
      </w:r>
      <w:proofErr w:type="gramStart"/>
      <w:r w:rsidR="00C122AC">
        <w:rPr>
          <w:rFonts w:hint="eastAsia"/>
        </w:rPr>
        <w:t>基学习器</w:t>
      </w:r>
      <w:proofErr w:type="gramEnd"/>
      <w:r w:rsidR="00C122AC">
        <w:rPr>
          <w:rFonts w:hint="eastAsia"/>
        </w:rPr>
        <w:t>，</w:t>
      </w:r>
      <w:r w:rsidR="00E27A86">
        <w:rPr>
          <w:rFonts w:hint="eastAsia"/>
        </w:rPr>
        <w:t>我这里</w:t>
      </w:r>
      <w:r w:rsidR="001544F2">
        <w:rPr>
          <w:rFonts w:hint="eastAsia"/>
        </w:rPr>
        <w:t>使用了一个两层的决策树：</w:t>
      </w:r>
    </w:p>
    <w:p w14:paraId="2BB0770D" w14:textId="77777777" w:rsidR="00902FD1" w:rsidRPr="00902FD1" w:rsidRDefault="00902FD1" w:rsidP="00902F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902FD1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902FD1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基学习器（深度为</w:t>
      </w:r>
      <w:r w:rsidRPr="00902FD1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2</w:t>
      </w:r>
      <w:r w:rsidRPr="00902FD1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的决策树）</w:t>
      </w:r>
    </w:p>
    <w:p w14:paraId="2BD3EC37" w14:textId="77777777" w:rsidR="00902FD1" w:rsidRPr="00902FD1" w:rsidRDefault="00902FD1" w:rsidP="00902F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color w:val="3B3B3B"/>
          <w:kern w:val="0"/>
          <w:sz w:val="32"/>
          <w:szCs w:val="32"/>
        </w:rPr>
      </w:pPr>
      <w:r w:rsidRPr="00902FD1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902FD1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902FD1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902FD1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902FD1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  <w:r w:rsidRPr="00902FD1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902FD1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max_depth</w:t>
      </w:r>
      <w:r w:rsidRPr="00902FD1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902FD1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902FD1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8EDA4DF" w14:textId="77777777" w:rsidR="001544F2" w:rsidRDefault="001544F2" w:rsidP="00280F22">
      <w:pPr>
        <w:ind w:left="284"/>
      </w:pPr>
    </w:p>
    <w:p w14:paraId="2193BC3F" w14:textId="30AE5495" w:rsidR="002956A3" w:rsidRDefault="00E345FE" w:rsidP="002956A3">
      <w:pPr>
        <w:ind w:left="284"/>
      </w:pPr>
      <w:r>
        <w:t xml:space="preserve">    </w:t>
      </w:r>
      <w:r w:rsidR="00F35CAF">
        <w:rPr>
          <w:rFonts w:hint="eastAsia"/>
        </w:rPr>
        <w:t>为了展示出</w:t>
      </w:r>
      <w:r w:rsidR="00B3017B">
        <w:rPr>
          <w:rFonts w:hint="eastAsia"/>
        </w:rPr>
        <w:t>AdaBoost</w:t>
      </w:r>
      <w:r w:rsidR="00B3017B">
        <w:rPr>
          <w:rFonts w:hint="eastAsia"/>
        </w:rPr>
        <w:t>的全部实力，我设置了一些常用的参数，通过</w:t>
      </w:r>
      <w:proofErr w:type="spellStart"/>
      <w:r w:rsidR="00B3017B">
        <w:rPr>
          <w:rFonts w:hint="eastAsia"/>
        </w:rPr>
        <w:t>sklearn</w:t>
      </w:r>
      <w:proofErr w:type="spellEnd"/>
      <w:r w:rsidR="00B3017B">
        <w:rPr>
          <w:rFonts w:hint="eastAsia"/>
        </w:rPr>
        <w:t>提供的</w:t>
      </w:r>
      <w:proofErr w:type="spellStart"/>
      <w:r w:rsidR="002956A3" w:rsidRPr="002956A3">
        <w:t>GridSearchCV</w:t>
      </w:r>
      <w:proofErr w:type="spellEnd"/>
      <w:r w:rsidR="002956A3">
        <w:rPr>
          <w:rFonts w:hint="eastAsia"/>
        </w:rPr>
        <w:t>方法</w:t>
      </w:r>
      <w:r w:rsidR="00900E64">
        <w:rPr>
          <w:rFonts w:hint="eastAsia"/>
        </w:rPr>
        <w:t>来对这些参数进行网格搜索。</w:t>
      </w:r>
    </w:p>
    <w:p w14:paraId="5BA8D490" w14:textId="77777777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4D0A1D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建立</w:t>
      </w:r>
      <w:r w:rsidRPr="004D0A1D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AdaBoost</w:t>
      </w:r>
      <w:r w:rsidRPr="004D0A1D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分类器</w:t>
      </w:r>
    </w:p>
    <w:p w14:paraId="76EF6D5B" w14:textId="77777777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D0A1D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AdaBoostClassifier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estimator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A43331E" w14:textId="77777777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4D0A1D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参数字典</w:t>
      </w:r>
    </w:p>
    <w:p w14:paraId="00C9A6C8" w14:textId="77777777" w:rsidR="009E79F9" w:rsidRPr="009E79F9" w:rsidRDefault="009E79F9" w:rsidP="009E79F9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</w:pPr>
      <w:r w:rsidRPr="009E79F9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 = {</w:t>
      </w:r>
    </w:p>
    <w:p w14:paraId="530FF496" w14:textId="77777777" w:rsidR="009E79F9" w:rsidRPr="009E79F9" w:rsidRDefault="009E79F9" w:rsidP="009E79F9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</w:pPr>
      <w:r w:rsidRPr="009E79F9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    "n_estimators": [10, 30, 50, 100, 150, 200],</w:t>
      </w:r>
    </w:p>
    <w:p w14:paraId="26270599" w14:textId="77777777" w:rsidR="009E79F9" w:rsidRPr="009E79F9" w:rsidRDefault="009E79F9" w:rsidP="009E79F9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</w:pPr>
      <w:r w:rsidRPr="009E79F9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    "learning_rate": [0.05, 0.1, 0.5, 1.0, 1.5],</w:t>
      </w:r>
    </w:p>
    <w:p w14:paraId="420E7B20" w14:textId="77777777" w:rsidR="009E79F9" w:rsidRPr="009E79F9" w:rsidRDefault="009E79F9" w:rsidP="009E79F9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</w:pPr>
      <w:r w:rsidRPr="009E79F9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}</w:t>
      </w:r>
    </w:p>
    <w:p w14:paraId="4C4AE7D1" w14:textId="18E96F8F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4D0A1D">
        <w:rPr>
          <w:rFonts w:ascii="微软雅黑" w:eastAsia="微软雅黑" w:hAnsi="微软雅黑" w:cs="微软雅黑"/>
          <w:noProof/>
          <w:color w:val="008000"/>
          <w:kern w:val="0"/>
          <w:sz w:val="20"/>
          <w:szCs w:val="20"/>
        </w:rPr>
        <w:t>构建网格搜索器</w:t>
      </w:r>
      <w:r w:rsidR="008E0596">
        <w:rPr>
          <w:rFonts w:ascii="微软雅黑" w:eastAsia="微软雅黑" w:hAnsi="微软雅黑" w:cs="微软雅黑" w:hint="eastAsia"/>
          <w:noProof/>
          <w:color w:val="008000"/>
          <w:kern w:val="0"/>
          <w:sz w:val="20"/>
          <w:szCs w:val="20"/>
        </w:rPr>
        <w:t>，使用五折交叉验证确定最佳参数</w:t>
      </w:r>
    </w:p>
    <w:p w14:paraId="70AC0AD9" w14:textId="77777777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4D0A1D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ridSearchCV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v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coring</w:t>
      </w:r>
      <w:r w:rsidRPr="004D0A1D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4D0A1D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ccuracy"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3292371" w14:textId="77777777" w:rsidR="004D0A1D" w:rsidRPr="004D0A1D" w:rsidRDefault="004D0A1D" w:rsidP="004D0A1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4D0A1D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fit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4D0A1D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4D0A1D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02D517D" w14:textId="77777777" w:rsidR="00541BB0" w:rsidRDefault="00541BB0" w:rsidP="00BB5A56">
      <w:pPr>
        <w:ind w:firstLine="284"/>
      </w:pPr>
    </w:p>
    <w:p w14:paraId="2C415C3A" w14:textId="607E8125" w:rsidR="004D0A1D" w:rsidRDefault="00A23749" w:rsidP="00BB5A56">
      <w:pPr>
        <w:ind w:firstLine="284"/>
      </w:pPr>
      <w:r>
        <w:rPr>
          <w:rFonts w:hint="eastAsia"/>
        </w:rPr>
        <w:t>我在训练完成之后，</w:t>
      </w:r>
      <w:r w:rsidR="00161709">
        <w:rPr>
          <w:rFonts w:hint="eastAsia"/>
        </w:rPr>
        <w:t>画出了</w:t>
      </w:r>
      <w:r w:rsidR="008801A3">
        <w:rPr>
          <w:rFonts w:hint="eastAsia"/>
        </w:rPr>
        <w:t>所有</w:t>
      </w:r>
      <w:r w:rsidR="000D4B8D">
        <w:rPr>
          <w:rFonts w:hint="eastAsia"/>
        </w:rPr>
        <w:t>参数和</w:t>
      </w:r>
      <w:r w:rsidR="009E7336">
        <w:rPr>
          <w:rFonts w:hint="eastAsia"/>
        </w:rPr>
        <w:t>5</w:t>
      </w:r>
      <w:r w:rsidR="009E7336">
        <w:rPr>
          <w:rFonts w:hint="eastAsia"/>
        </w:rPr>
        <w:t>折交叉验证的</w:t>
      </w:r>
      <w:r w:rsidR="008801A3">
        <w:rPr>
          <w:rFonts w:hint="eastAsia"/>
        </w:rPr>
        <w:t>准确率的热力图：</w:t>
      </w:r>
    </w:p>
    <w:p w14:paraId="7E2F4F10" w14:textId="77777777" w:rsidR="006F2D6D" w:rsidRDefault="006F2D6D" w:rsidP="006F2D6D">
      <w:pPr>
        <w:keepNext/>
        <w:ind w:firstLine="284"/>
        <w:jc w:val="center"/>
      </w:pPr>
      <w:r>
        <w:rPr>
          <w:noProof/>
        </w:rPr>
        <w:drawing>
          <wp:inline distT="0" distB="0" distL="0" distR="0" wp14:anchorId="7CAC998C" wp14:editId="2B87CE12">
            <wp:extent cx="4973529" cy="2923567"/>
            <wp:effectExtent l="19050" t="19050" r="17780" b="10160"/>
            <wp:docPr id="6327296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2729696" name="Picture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8447" cy="2926458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554E0FA" w14:textId="3B904D80" w:rsidR="00774A37" w:rsidRDefault="006F2D6D" w:rsidP="006F2D6D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1</w:t>
      </w:r>
      <w:r>
        <w:fldChar w:fldCharType="end"/>
      </w:r>
      <w:r>
        <w:rPr>
          <w:rFonts w:hint="eastAsia"/>
        </w:rPr>
        <w:t xml:space="preserve"> </w:t>
      </w:r>
      <w:r w:rsidR="002B4920">
        <w:rPr>
          <w:rFonts w:hint="eastAsia"/>
        </w:rPr>
        <w:t xml:space="preserve"> </w:t>
      </w:r>
      <w:r w:rsidRPr="00F54540">
        <w:rPr>
          <w:rFonts w:hint="eastAsia"/>
        </w:rPr>
        <w:t>AdaBoost</w:t>
      </w:r>
      <w:r w:rsidR="00AC1057">
        <w:rPr>
          <w:rFonts w:hint="eastAsia"/>
        </w:rPr>
        <w:t>(SAMME.R)</w:t>
      </w:r>
      <w:r w:rsidRPr="00F54540">
        <w:rPr>
          <w:rFonts w:hint="eastAsia"/>
        </w:rPr>
        <w:t xml:space="preserve"> </w:t>
      </w:r>
      <w:r w:rsidRPr="00F54540">
        <w:rPr>
          <w:rFonts w:hint="eastAsia"/>
        </w:rPr>
        <w:t>超参数热力图</w:t>
      </w:r>
    </w:p>
    <w:p w14:paraId="43DF16E7" w14:textId="77777777" w:rsidR="00541BB0" w:rsidRPr="00541BB0" w:rsidRDefault="00541BB0" w:rsidP="00541BB0"/>
    <w:p w14:paraId="64D812E0" w14:textId="72763A4B" w:rsidR="00F64030" w:rsidRPr="00F64030" w:rsidRDefault="00FB4FC0" w:rsidP="00FB4FC0">
      <w:pPr>
        <w:ind w:left="420"/>
      </w:pPr>
      <w:r>
        <w:rPr>
          <w:rFonts w:hint="eastAsia"/>
        </w:rPr>
        <w:t xml:space="preserve">    </w:t>
      </w:r>
      <w:r w:rsidR="00F64030">
        <w:rPr>
          <w:rFonts w:hint="eastAsia"/>
        </w:rPr>
        <w:t>从</w:t>
      </w:r>
      <w:r w:rsidR="00F9029F">
        <w:rPr>
          <w:rFonts w:hint="eastAsia"/>
        </w:rPr>
        <w:t>上面的</w:t>
      </w:r>
      <w:r w:rsidR="00470CF0">
        <w:rPr>
          <w:rFonts w:hint="eastAsia"/>
        </w:rPr>
        <w:t>结果可以很轻易的看出</w:t>
      </w:r>
      <w:r w:rsidR="005E756E">
        <w:rPr>
          <w:rFonts w:hint="eastAsia"/>
        </w:rPr>
        <w:t>，</w:t>
      </w:r>
      <w:r w:rsidR="00F03309">
        <w:rPr>
          <w:rFonts w:hint="eastAsia"/>
        </w:rPr>
        <w:t>基分类器并不是越多越好</w:t>
      </w:r>
      <w:r w:rsidR="00AA7626">
        <w:rPr>
          <w:rFonts w:hint="eastAsia"/>
        </w:rPr>
        <w:t>。</w:t>
      </w:r>
      <w:r w:rsidR="00517D27">
        <w:rPr>
          <w:rFonts w:hint="eastAsia"/>
        </w:rPr>
        <w:t>因为这个数据</w:t>
      </w:r>
      <w:proofErr w:type="gramStart"/>
      <w:r w:rsidR="00517D27">
        <w:rPr>
          <w:rFonts w:hint="eastAsia"/>
        </w:rPr>
        <w:t>集比较</w:t>
      </w:r>
      <w:proofErr w:type="gramEnd"/>
      <w:r w:rsidR="00517D27">
        <w:rPr>
          <w:rFonts w:hint="eastAsia"/>
        </w:rPr>
        <w:t>小，</w:t>
      </w:r>
      <w:r w:rsidR="0013102F">
        <w:rPr>
          <w:rFonts w:hint="eastAsia"/>
        </w:rPr>
        <w:t>所以</w:t>
      </w:r>
      <w:r w:rsidR="00C84301">
        <w:rPr>
          <w:rFonts w:hint="eastAsia"/>
        </w:rPr>
        <w:t>过多的基分类器可能造成过拟合的问题</w:t>
      </w:r>
      <w:r w:rsidR="00B11FC5">
        <w:rPr>
          <w:rFonts w:hint="eastAsia"/>
        </w:rPr>
        <w:t>，</w:t>
      </w:r>
      <w:r w:rsidR="00151514">
        <w:rPr>
          <w:rFonts w:hint="eastAsia"/>
        </w:rPr>
        <w:t>从而导致准确率的下降。</w:t>
      </w:r>
      <w:r w:rsidR="00C35483">
        <w:rPr>
          <w:rFonts w:hint="eastAsia"/>
        </w:rPr>
        <w:t>同时学习率和</w:t>
      </w:r>
      <w:r w:rsidR="00F42479">
        <w:rPr>
          <w:rFonts w:hint="eastAsia"/>
        </w:rPr>
        <w:t>分类器个数也有关系，当学习率较小的时候，</w:t>
      </w:r>
      <w:r w:rsidR="00AF05E4">
        <w:rPr>
          <w:rFonts w:hint="eastAsia"/>
        </w:rPr>
        <w:t>由于每个分类器对总体的贡献较小，</w:t>
      </w:r>
      <w:r w:rsidR="00F42479">
        <w:rPr>
          <w:rFonts w:hint="eastAsia"/>
        </w:rPr>
        <w:t>可能需要更多的基分类器来</w:t>
      </w:r>
      <w:r w:rsidR="00AF05E4">
        <w:rPr>
          <w:rFonts w:hint="eastAsia"/>
        </w:rPr>
        <w:t>保证后面的分类器</w:t>
      </w:r>
      <w:r w:rsidR="004367EE">
        <w:rPr>
          <w:rFonts w:hint="eastAsia"/>
        </w:rPr>
        <w:t>能够学习到</w:t>
      </w:r>
      <w:r w:rsidR="00A01A55">
        <w:rPr>
          <w:rFonts w:hint="eastAsia"/>
        </w:rPr>
        <w:t>前面分类器出错的部分</w:t>
      </w:r>
      <w:r w:rsidR="008D62C6">
        <w:rPr>
          <w:rFonts w:hint="eastAsia"/>
        </w:rPr>
        <w:t>。</w:t>
      </w:r>
      <w:r w:rsidR="00224BB4">
        <w:rPr>
          <w:rFonts w:hint="eastAsia"/>
        </w:rPr>
        <w:t>在得到了最佳参数之后，我在测试集上进行了测试，准确率达到了</w:t>
      </w:r>
      <w:r w:rsidR="004E1611" w:rsidRPr="005D7A62">
        <w:rPr>
          <w:rFonts w:hint="eastAsia"/>
          <w:b/>
          <w:bCs/>
        </w:rPr>
        <w:t>96.667%</w:t>
      </w:r>
    </w:p>
    <w:p w14:paraId="6E10386C" w14:textId="77777777" w:rsidR="004D0A1D" w:rsidRPr="002956A3" w:rsidRDefault="004D0A1D" w:rsidP="002956A3">
      <w:pPr>
        <w:ind w:left="284"/>
      </w:pPr>
    </w:p>
    <w:p w14:paraId="3679B059" w14:textId="77777777" w:rsidR="0055192C" w:rsidRPr="002D3498" w:rsidRDefault="0055192C" w:rsidP="002D3498"/>
    <w:p w14:paraId="3C226A70" w14:textId="1F2F04E8" w:rsidR="005C517B" w:rsidRDefault="005C517B" w:rsidP="00541BB0">
      <w:pPr>
        <w:pStyle w:val="Heading2"/>
        <w:spacing w:before="156" w:after="156"/>
        <w:rPr>
          <w:noProof/>
        </w:rPr>
      </w:pPr>
      <w:bookmarkStart w:id="7" w:name="_Toc163908545"/>
      <w:r>
        <w:rPr>
          <w:rFonts w:hint="eastAsia"/>
          <w:noProof/>
        </w:rPr>
        <w:t>题目二：</w:t>
      </w:r>
      <w:r w:rsidR="00541BB0" w:rsidRPr="00541BB0">
        <w:rPr>
          <w:rFonts w:hint="eastAsia"/>
          <w:noProof/>
        </w:rPr>
        <w:t>测试不同分类器和集成策略对性能的影响</w:t>
      </w:r>
      <w:bookmarkEnd w:id="7"/>
    </w:p>
    <w:p w14:paraId="7D1FA728" w14:textId="16D3808B" w:rsidR="00784971" w:rsidRDefault="00BF0E0A" w:rsidP="00784971">
      <w:pPr>
        <w:pStyle w:val="Heading3"/>
        <w:numPr>
          <w:ilvl w:val="2"/>
          <w:numId w:val="1"/>
        </w:numPr>
        <w:spacing w:before="156" w:after="156"/>
      </w:pPr>
      <w:bookmarkStart w:id="8" w:name="_Toc163908546"/>
      <w:r>
        <w:rPr>
          <w:rFonts w:hint="eastAsia"/>
        </w:rPr>
        <w:t>关于集成策略</w:t>
      </w:r>
      <w:bookmarkEnd w:id="8"/>
    </w:p>
    <w:p w14:paraId="7011AE74" w14:textId="0B0D7D8F" w:rsidR="00D31B68" w:rsidRDefault="00C4511A" w:rsidP="00D31B68">
      <w:pPr>
        <w:ind w:left="284"/>
      </w:pPr>
      <w:r>
        <w:rPr>
          <w:rFonts w:hint="eastAsia"/>
        </w:rPr>
        <w:t xml:space="preserve">    </w:t>
      </w:r>
      <w:proofErr w:type="spellStart"/>
      <w:r w:rsidR="00686D0E">
        <w:rPr>
          <w:rFonts w:hint="eastAsia"/>
        </w:rPr>
        <w:t>sklearn</w:t>
      </w:r>
      <w:proofErr w:type="spellEnd"/>
      <w:r w:rsidR="00686D0E">
        <w:rPr>
          <w:rFonts w:hint="eastAsia"/>
        </w:rPr>
        <w:t>中</w:t>
      </w:r>
      <w:r>
        <w:rPr>
          <w:rFonts w:hint="eastAsia"/>
        </w:rPr>
        <w:t>的</w:t>
      </w:r>
      <w:proofErr w:type="spellStart"/>
      <w:r w:rsidR="007C2B93" w:rsidRPr="007C2B93">
        <w:t>AdaBoostClassifier</w:t>
      </w:r>
      <w:proofErr w:type="spellEnd"/>
      <w:r w:rsidR="00686D0E">
        <w:rPr>
          <w:rFonts w:hint="eastAsia"/>
        </w:rPr>
        <w:t>提供了</w:t>
      </w:r>
      <w:r>
        <w:rPr>
          <w:rFonts w:hint="eastAsia"/>
        </w:rPr>
        <w:t>两种</w:t>
      </w:r>
      <w:r w:rsidR="007C2B93">
        <w:rPr>
          <w:rFonts w:hint="eastAsia"/>
        </w:rPr>
        <w:t>集成策略</w:t>
      </w:r>
      <w:r>
        <w:rPr>
          <w:rFonts w:hint="eastAsia"/>
        </w:rPr>
        <w:t>，</w:t>
      </w:r>
      <w:r w:rsidR="007C2B93">
        <w:rPr>
          <w:rFonts w:hint="eastAsia"/>
        </w:rPr>
        <w:t>分别是</w:t>
      </w:r>
      <w:r w:rsidR="00D31B68" w:rsidRPr="00D31B68">
        <w:t xml:space="preserve">SAMME </w:t>
      </w:r>
      <w:r w:rsidR="008022F5">
        <w:rPr>
          <w:rFonts w:hint="eastAsia"/>
        </w:rPr>
        <w:t>和</w:t>
      </w:r>
      <w:r w:rsidR="00D31B68" w:rsidRPr="00D31B68">
        <w:t>SAMME.R</w:t>
      </w:r>
      <w:r w:rsidR="008022F5">
        <w:rPr>
          <w:rFonts w:hint="eastAsia"/>
        </w:rPr>
        <w:t>（默认），下面我来解释一下这两个集成策略</w:t>
      </w:r>
      <w:r w:rsidR="002559EC">
        <w:fldChar w:fldCharType="begin"/>
      </w:r>
      <w:r w:rsidR="002559EC">
        <w:instrText xml:space="preserve"> ADDIN ZOTERO_ITEM CSL_CITATION {"citationID":"IejH4512","properties":{"formattedCitation":"\\super [1]\\nosupersub{}","plainCitation":"[1]","noteIndex":0},"citationItems":[{"id":43,"uris":["http://zotero.org/users/12496540/items/UUGUA5AW"],"itemData":{"id":43,"type":"article-journal","container-title":"Statistics and Its Interface","DOI":"10.4310/SII.2009.v2.n3.a8","ISSN":"19387989, 19387997","issue":"3","language":"en","page":"349-360","source":"DOI.org (Crossref)","title":"Multi-class AdaBoost","volume":"2","author":[{"family":"Hastie","given":"Trevor"},{"family":"Rosset","given":"Saharon"},{"family":"Zhu","given":"Ji"},{"family":"Zou","given":"Hui"}],"issued":{"date-parts":[["2009"]]}}}],"schema":"https://github.com/citation-style-language/schema/raw/master/csl-citation.json"} </w:instrText>
      </w:r>
      <w:r w:rsidR="002559EC">
        <w:fldChar w:fldCharType="separate"/>
      </w:r>
      <w:r w:rsidR="002559EC" w:rsidRPr="002559EC">
        <w:rPr>
          <w:rFonts w:cs="Times New Roman"/>
          <w:kern w:val="0"/>
          <w:szCs w:val="24"/>
          <w:vertAlign w:val="superscript"/>
        </w:rPr>
        <w:t>[1]</w:t>
      </w:r>
      <w:r w:rsidR="002559EC">
        <w:fldChar w:fldCharType="end"/>
      </w:r>
      <w:r w:rsidR="008022F5">
        <w:rPr>
          <w:rFonts w:hint="eastAsia"/>
        </w:rPr>
        <w:t>：</w:t>
      </w:r>
    </w:p>
    <w:p w14:paraId="50DBA7B5" w14:textId="5FF3BF67" w:rsidR="008022F5" w:rsidRDefault="008022F5" w:rsidP="008022F5">
      <w:pPr>
        <w:pStyle w:val="ListParagraph"/>
        <w:numPr>
          <w:ilvl w:val="0"/>
          <w:numId w:val="47"/>
        </w:numPr>
      </w:pPr>
      <w:r w:rsidRPr="00D31B68">
        <w:t>SAMME</w:t>
      </w:r>
      <w:r w:rsidR="00520976">
        <w:rPr>
          <w:rFonts w:hint="eastAsia"/>
        </w:rPr>
        <w:t>：这个算法和</w:t>
      </w:r>
      <w:r w:rsidR="00011A5D">
        <w:rPr>
          <w:rFonts w:hint="eastAsia"/>
        </w:rPr>
        <w:t>传统的</w:t>
      </w:r>
      <w:r w:rsidR="00580B52">
        <w:rPr>
          <w:rFonts w:hint="eastAsia"/>
        </w:rPr>
        <w:t>AdaBoost</w:t>
      </w:r>
      <w:r w:rsidR="00580B52">
        <w:rPr>
          <w:rFonts w:hint="eastAsia"/>
        </w:rPr>
        <w:t>算法</w:t>
      </w:r>
      <w:r w:rsidR="00520976">
        <w:rPr>
          <w:rFonts w:hint="eastAsia"/>
        </w:rPr>
        <w:t>比较相似</w:t>
      </w:r>
      <w:r w:rsidR="00580B52">
        <w:rPr>
          <w:rFonts w:hint="eastAsia"/>
        </w:rPr>
        <w:t>，</w:t>
      </w:r>
      <w:r w:rsidR="006C0B9D">
        <w:rPr>
          <w:rFonts w:hint="eastAsia"/>
        </w:rPr>
        <w:t>传统算法的</w:t>
      </w:r>
      <w:r w:rsidR="00C852D1">
        <w:rPr>
          <w:rFonts w:hint="eastAsia"/>
        </w:rPr>
        <w:t>具体的步骤</w:t>
      </w:r>
      <w:r w:rsidR="00C5704C">
        <w:rPr>
          <w:rFonts w:hint="eastAsia"/>
        </w:rPr>
        <w:t>在</w:t>
      </w:r>
      <w:r w:rsidR="00C852D1">
        <w:rPr>
          <w:rFonts w:hint="eastAsia"/>
        </w:rPr>
        <w:t>上文（</w:t>
      </w:r>
      <w:hyperlink w:anchor="_关于AdaBoost" w:history="1">
        <w:r w:rsidR="00C852D1" w:rsidRPr="00E25D14">
          <w:rPr>
            <w:rStyle w:val="Hyperlink"/>
            <w:rFonts w:hint="eastAsia"/>
          </w:rPr>
          <w:t>2.1.2</w:t>
        </w:r>
        <w:r w:rsidR="00C852D1" w:rsidRPr="00E25D14">
          <w:rPr>
            <w:rStyle w:val="Hyperlink"/>
          </w:rPr>
          <w:t>节</w:t>
        </w:r>
      </w:hyperlink>
      <w:r w:rsidR="00C852D1">
        <w:rPr>
          <w:rFonts w:hint="eastAsia"/>
        </w:rPr>
        <w:t>）</w:t>
      </w:r>
      <w:r w:rsidR="00C5704C">
        <w:rPr>
          <w:rFonts w:hint="eastAsia"/>
        </w:rPr>
        <w:t>有</w:t>
      </w:r>
      <w:r w:rsidR="002B5DCD">
        <w:rPr>
          <w:rFonts w:hint="eastAsia"/>
        </w:rPr>
        <w:t>提到。不过，</w:t>
      </w:r>
      <w:r w:rsidR="00BA6978">
        <w:rPr>
          <w:rFonts w:hint="eastAsia"/>
        </w:rPr>
        <w:t>为了支持多分类，</w:t>
      </w:r>
      <w:r w:rsidR="002B5DCD">
        <w:rPr>
          <w:rFonts w:hint="eastAsia"/>
        </w:rPr>
        <w:t>这个算法</w:t>
      </w:r>
      <w:r w:rsidR="004E4B8C">
        <w:rPr>
          <w:rFonts w:hint="eastAsia"/>
        </w:rPr>
        <w:t>使用</w:t>
      </w:r>
      <w:r w:rsidR="002B5DCD">
        <w:rPr>
          <w:rFonts w:hint="eastAsia"/>
        </w:rPr>
        <w:t>one-hot</w:t>
      </w:r>
      <w:r w:rsidR="002B5DCD">
        <w:rPr>
          <w:rFonts w:hint="eastAsia"/>
        </w:rPr>
        <w:t>编码</w:t>
      </w:r>
      <w:r w:rsidR="00E179E2">
        <w:rPr>
          <w:rFonts w:hint="eastAsia"/>
        </w:rPr>
        <w:t>，也就是</w:t>
      </w:r>
      <w:r w:rsidR="004E4B8C">
        <w:rPr>
          <w:rFonts w:hint="eastAsia"/>
        </w:rPr>
        <w:t>将标签</w:t>
      </w:r>
      <w:r w:rsidR="00BE1AE0">
        <w:rPr>
          <w:rFonts w:hint="eastAsia"/>
        </w:rPr>
        <w:t>编码为长度为标签个数</w:t>
      </w:r>
      <w:r w:rsidR="00D73620">
        <w:rPr>
          <w:rFonts w:hint="eastAsia"/>
        </w:rPr>
        <w:t>且</w:t>
      </w:r>
      <w:r w:rsidR="0044207F">
        <w:rPr>
          <w:rFonts w:hint="eastAsia"/>
        </w:rPr>
        <w:t>只有当前标签下标为</w:t>
      </w:r>
      <w:r w:rsidR="00FE4773">
        <w:rPr>
          <w:rFonts w:hint="eastAsia"/>
        </w:rPr>
        <w:t>1</w:t>
      </w:r>
      <w:r w:rsidR="00FE4773">
        <w:rPr>
          <w:rFonts w:hint="eastAsia"/>
        </w:rPr>
        <w:t>其余元素为</w:t>
      </w:r>
      <w:r w:rsidR="00FE4773">
        <w:rPr>
          <w:rFonts w:hint="eastAsia"/>
        </w:rPr>
        <w:t>0</w:t>
      </w:r>
      <w:r w:rsidR="00BE1AE0">
        <w:rPr>
          <w:rFonts w:hint="eastAsia"/>
        </w:rPr>
        <w:t>的</w:t>
      </w:r>
      <w:r w:rsidR="00D73620">
        <w:rPr>
          <w:rFonts w:hint="eastAsia"/>
        </w:rPr>
        <w:t>一维</w:t>
      </w:r>
      <w:r w:rsidR="00BE1AE0">
        <w:rPr>
          <w:rFonts w:hint="eastAsia"/>
        </w:rPr>
        <w:t>向量</w:t>
      </w:r>
      <w:r w:rsidR="008A62EC">
        <w:rPr>
          <w:rFonts w:hint="eastAsia"/>
        </w:rPr>
        <w:t>。</w:t>
      </w:r>
      <w:r w:rsidR="00EC2364">
        <w:rPr>
          <w:rFonts w:hint="eastAsia"/>
        </w:rPr>
        <w:t>每个基分类器</w:t>
      </w:r>
      <w:r w:rsidR="00A5269E">
        <w:rPr>
          <w:rFonts w:hint="eastAsia"/>
        </w:rPr>
        <w:t>的输出也为长度为标签个数的向量，通过计算错误率来更新样本权重。</w:t>
      </w:r>
    </w:p>
    <w:p w14:paraId="01E31AB7" w14:textId="632B9F58" w:rsidR="00270816" w:rsidRDefault="00C5704C" w:rsidP="008022F5">
      <w:pPr>
        <w:pStyle w:val="ListParagraph"/>
        <w:numPr>
          <w:ilvl w:val="0"/>
          <w:numId w:val="47"/>
        </w:numPr>
      </w:pPr>
      <w:r>
        <w:rPr>
          <w:rFonts w:hint="eastAsia"/>
        </w:rPr>
        <w:t xml:space="preserve">SAMME.R: </w:t>
      </w:r>
      <w:r w:rsidR="002E44A2">
        <w:rPr>
          <w:rFonts w:hint="eastAsia"/>
        </w:rPr>
        <w:t>这个算法是</w:t>
      </w:r>
      <w:r w:rsidR="007F20C6" w:rsidRPr="007F20C6">
        <w:t xml:space="preserve">SAMME </w:t>
      </w:r>
      <w:r w:rsidR="007F20C6" w:rsidRPr="007F20C6">
        <w:t>算法</w:t>
      </w:r>
      <w:r w:rsidR="002E44A2">
        <w:rPr>
          <w:rFonts w:hint="eastAsia"/>
        </w:rPr>
        <w:t>的一种变体</w:t>
      </w:r>
      <w:r w:rsidR="005C0320">
        <w:rPr>
          <w:rFonts w:hint="eastAsia"/>
        </w:rPr>
        <w:t>也是</w:t>
      </w:r>
      <w:proofErr w:type="spellStart"/>
      <w:r w:rsidR="005C0320" w:rsidRPr="007C2B93">
        <w:t>AdaBoostClassifier</w:t>
      </w:r>
      <w:proofErr w:type="spellEnd"/>
      <w:r w:rsidR="005C0320">
        <w:rPr>
          <w:rFonts w:hint="eastAsia"/>
        </w:rPr>
        <w:t>的默认集成策略</w:t>
      </w:r>
      <w:r w:rsidR="007F20C6" w:rsidRPr="007F20C6">
        <w:t>，</w:t>
      </w:r>
      <w:r w:rsidR="002E44A2">
        <w:rPr>
          <w:rFonts w:hint="eastAsia"/>
        </w:rPr>
        <w:t>它</w:t>
      </w:r>
      <w:r w:rsidR="007F20C6" w:rsidRPr="007F20C6">
        <w:t>采用加权概率估计的方法更新</w:t>
      </w:r>
      <w:r w:rsidR="007B67D2">
        <w:rPr>
          <w:rFonts w:hint="eastAsia"/>
        </w:rPr>
        <w:t>样本权重</w:t>
      </w:r>
      <w:r w:rsidR="00772696">
        <w:rPr>
          <w:rFonts w:hint="eastAsia"/>
        </w:rPr>
        <w:t>。</w:t>
      </w:r>
      <w:r w:rsidR="0000419A">
        <w:rPr>
          <w:rFonts w:hint="eastAsia"/>
        </w:rPr>
        <w:t>每个</w:t>
      </w:r>
      <w:r w:rsidR="00C14AA2">
        <w:rPr>
          <w:rFonts w:hint="eastAsia"/>
        </w:rPr>
        <w:t>基分类器的输出从标签变成了每个标签的概率，</w:t>
      </w:r>
      <w:r w:rsidR="00CF67D5">
        <w:rPr>
          <w:rFonts w:hint="eastAsia"/>
        </w:rPr>
        <w:t>再通过得到的概率向量更新</w:t>
      </w:r>
      <w:r w:rsidR="00AB699C">
        <w:rPr>
          <w:rFonts w:hint="eastAsia"/>
        </w:rPr>
        <w:t>样本的权重</w:t>
      </w:r>
      <w:r w:rsidR="00F85D23">
        <w:rPr>
          <w:rFonts w:hint="eastAsia"/>
        </w:rPr>
        <w:t>。</w:t>
      </w:r>
    </w:p>
    <w:p w14:paraId="11A27254" w14:textId="4BF5D497" w:rsidR="00597009" w:rsidRDefault="00E25D14" w:rsidP="00E25D14">
      <w:pPr>
        <w:ind w:left="420"/>
      </w:pPr>
      <w:r>
        <w:rPr>
          <w:rFonts w:hint="eastAsia"/>
        </w:rPr>
        <w:t>在上文（</w:t>
      </w:r>
      <w:r>
        <w:fldChar w:fldCharType="begin"/>
      </w:r>
      <w:r>
        <w:instrText>HYPERLINK \l "_</w:instrText>
      </w:r>
      <w:r>
        <w:instrText>关于</w:instrText>
      </w:r>
      <w:r>
        <w:instrText>AdaBoost"</w:instrText>
      </w:r>
      <w:r>
        <w:fldChar w:fldCharType="separate"/>
      </w:r>
      <w:r w:rsidRPr="00E25D14">
        <w:rPr>
          <w:rStyle w:val="Hyperlink"/>
          <w:rFonts w:hint="eastAsia"/>
        </w:rPr>
        <w:t>2.1.2</w:t>
      </w:r>
      <w:r w:rsidRPr="00E25D14">
        <w:rPr>
          <w:rStyle w:val="Hyperlink"/>
        </w:rPr>
        <w:t>节</w:t>
      </w:r>
      <w:r>
        <w:rPr>
          <w:rStyle w:val="Hyperlink"/>
        </w:rPr>
        <w:fldChar w:fldCharType="end"/>
      </w:r>
      <w:r>
        <w:rPr>
          <w:rFonts w:hint="eastAsia"/>
        </w:rPr>
        <w:t>）中，</w:t>
      </w:r>
      <w:r w:rsidR="0006079A">
        <w:rPr>
          <w:rFonts w:hint="eastAsia"/>
        </w:rPr>
        <w:t>我使用了默认的集成策略</w:t>
      </w:r>
      <w:r w:rsidR="00B250A4">
        <w:rPr>
          <w:rFonts w:hint="eastAsia"/>
        </w:rPr>
        <w:t>（</w:t>
      </w:r>
      <w:r w:rsidR="00B250A4">
        <w:rPr>
          <w:rFonts w:hint="eastAsia"/>
        </w:rPr>
        <w:t>SAMME.R</w:t>
      </w:r>
      <w:r w:rsidR="00B250A4">
        <w:rPr>
          <w:rFonts w:hint="eastAsia"/>
        </w:rPr>
        <w:t>）</w:t>
      </w:r>
      <w:r w:rsidR="0006079A">
        <w:rPr>
          <w:rFonts w:hint="eastAsia"/>
        </w:rPr>
        <w:t>，</w:t>
      </w:r>
      <w:r w:rsidR="00B250A4">
        <w:rPr>
          <w:rFonts w:hint="eastAsia"/>
        </w:rPr>
        <w:t>下面我将</w:t>
      </w:r>
      <w:r w:rsidR="00D02735">
        <w:rPr>
          <w:rFonts w:hint="eastAsia"/>
        </w:rPr>
        <w:t>不改变其他参数，</w:t>
      </w:r>
      <w:r w:rsidR="00DA3B56">
        <w:rPr>
          <w:rFonts w:hint="eastAsia"/>
        </w:rPr>
        <w:t>并</w:t>
      </w:r>
      <w:r w:rsidR="00B250A4">
        <w:rPr>
          <w:rFonts w:hint="eastAsia"/>
        </w:rPr>
        <w:t>尝试使用</w:t>
      </w:r>
      <w:r w:rsidR="00B250A4">
        <w:rPr>
          <w:rFonts w:hint="eastAsia"/>
        </w:rPr>
        <w:t>SAMME</w:t>
      </w:r>
      <w:r w:rsidR="00DA3B56">
        <w:rPr>
          <w:rFonts w:hint="eastAsia"/>
        </w:rPr>
        <w:t>的</w:t>
      </w:r>
      <w:r w:rsidR="00B250A4">
        <w:rPr>
          <w:rFonts w:hint="eastAsia"/>
        </w:rPr>
        <w:t>集成策略</w:t>
      </w:r>
      <w:r w:rsidR="00DA3B56">
        <w:rPr>
          <w:rFonts w:hint="eastAsia"/>
        </w:rPr>
        <w:t>，代码非常相似，我就直接贴结果了。</w:t>
      </w:r>
    </w:p>
    <w:p w14:paraId="03B52310" w14:textId="77777777" w:rsidR="00AC1057" w:rsidRDefault="00AC1057" w:rsidP="00AC1057">
      <w:pPr>
        <w:keepNext/>
        <w:ind w:left="420"/>
        <w:jc w:val="center"/>
      </w:pPr>
      <w:r>
        <w:rPr>
          <w:noProof/>
        </w:rPr>
        <w:drawing>
          <wp:inline distT="0" distB="0" distL="0" distR="0" wp14:anchorId="5960C7A5" wp14:editId="1BBED6A4">
            <wp:extent cx="5099847" cy="2936323"/>
            <wp:effectExtent l="19050" t="19050" r="24765" b="16510"/>
            <wp:docPr id="10035649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356494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101544" cy="293730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3DF424D8" w14:textId="0634E05E" w:rsidR="001D2571" w:rsidRDefault="00AC1057" w:rsidP="001D2571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2</w:t>
      </w:r>
      <w:r>
        <w:fldChar w:fldCharType="end"/>
      </w:r>
      <w:r>
        <w:rPr>
          <w:rFonts w:hint="eastAsia"/>
        </w:rPr>
        <w:t xml:space="preserve">  </w:t>
      </w:r>
      <w:r w:rsidRPr="008D4C04">
        <w:rPr>
          <w:rFonts w:hint="eastAsia"/>
        </w:rPr>
        <w:t>AdaBoost</w:t>
      </w:r>
      <w:r>
        <w:rPr>
          <w:rFonts w:hint="eastAsia"/>
        </w:rPr>
        <w:t>(SAMME)</w:t>
      </w:r>
      <w:r w:rsidRPr="008D4C04">
        <w:rPr>
          <w:rFonts w:hint="eastAsia"/>
        </w:rPr>
        <w:t xml:space="preserve"> </w:t>
      </w:r>
      <w:r w:rsidRPr="008D4C04">
        <w:rPr>
          <w:rFonts w:hint="eastAsia"/>
        </w:rPr>
        <w:t>超参数热力图</w:t>
      </w:r>
    </w:p>
    <w:p w14:paraId="2A2B331F" w14:textId="12E2650A" w:rsidR="001D2571" w:rsidRPr="001D2571" w:rsidRDefault="002768FC" w:rsidP="002768FC">
      <w:pPr>
        <w:ind w:left="420"/>
      </w:pPr>
      <w:r>
        <w:rPr>
          <w:rFonts w:hint="eastAsia"/>
        </w:rPr>
        <w:t xml:space="preserve">    </w:t>
      </w:r>
      <w:r w:rsidR="001D2571">
        <w:rPr>
          <w:rFonts w:hint="eastAsia"/>
        </w:rPr>
        <w:t>可以看出，</w:t>
      </w:r>
      <w:r w:rsidR="001D2571">
        <w:rPr>
          <w:rFonts w:hint="eastAsia"/>
        </w:rPr>
        <w:t>SAMME</w:t>
      </w:r>
      <w:r w:rsidR="001D2571">
        <w:rPr>
          <w:rFonts w:hint="eastAsia"/>
        </w:rPr>
        <w:t>的</w:t>
      </w:r>
      <w:r w:rsidR="008C425D">
        <w:rPr>
          <w:rFonts w:hint="eastAsia"/>
        </w:rPr>
        <w:t>最佳</w:t>
      </w:r>
      <w:r w:rsidR="001D2571">
        <w:rPr>
          <w:rFonts w:hint="eastAsia"/>
        </w:rPr>
        <w:t>准</w:t>
      </w:r>
      <w:r w:rsidR="0012286E">
        <w:rPr>
          <w:rFonts w:hint="eastAsia"/>
        </w:rPr>
        <w:t>确率</w:t>
      </w:r>
      <w:r w:rsidR="008C425D">
        <w:rPr>
          <w:rFonts w:hint="eastAsia"/>
        </w:rPr>
        <w:t>（</w:t>
      </w:r>
      <w:r w:rsidR="008C425D">
        <w:rPr>
          <w:rFonts w:hint="eastAsia"/>
        </w:rPr>
        <w:t>0.94</w:t>
      </w:r>
      <w:r w:rsidR="008C425D">
        <w:rPr>
          <w:rFonts w:hint="eastAsia"/>
        </w:rPr>
        <w:t>）</w:t>
      </w:r>
      <w:r w:rsidR="0012286E">
        <w:rPr>
          <w:rFonts w:hint="eastAsia"/>
        </w:rPr>
        <w:t>比</w:t>
      </w:r>
      <w:r w:rsidR="008C425D">
        <w:rPr>
          <w:rFonts w:hint="eastAsia"/>
        </w:rPr>
        <w:t>SAMME.R</w:t>
      </w:r>
      <w:r w:rsidR="008C425D">
        <w:rPr>
          <w:rFonts w:hint="eastAsia"/>
        </w:rPr>
        <w:t>的最佳准确率</w:t>
      </w:r>
      <w:r>
        <w:rPr>
          <w:rFonts w:hint="eastAsia"/>
        </w:rPr>
        <w:t>（</w:t>
      </w:r>
      <w:r>
        <w:rPr>
          <w:rFonts w:hint="eastAsia"/>
        </w:rPr>
        <w:t>0.95</w:t>
      </w:r>
      <w:r>
        <w:rPr>
          <w:rFonts w:hint="eastAsia"/>
        </w:rPr>
        <w:t>）</w:t>
      </w:r>
      <w:r w:rsidR="008C425D">
        <w:rPr>
          <w:rFonts w:hint="eastAsia"/>
        </w:rPr>
        <w:t>要低</w:t>
      </w:r>
      <w:r>
        <w:rPr>
          <w:rFonts w:hint="eastAsia"/>
        </w:rPr>
        <w:t>，而且我在测试集上测试的准确率为</w:t>
      </w:r>
      <w:r w:rsidR="004E1611" w:rsidRPr="004E1611">
        <w:rPr>
          <w:rFonts w:hint="eastAsia"/>
          <w:b/>
          <w:bCs/>
        </w:rPr>
        <w:t>90%</w:t>
      </w:r>
      <w:r w:rsidR="004E1611" w:rsidRPr="004E1611">
        <w:rPr>
          <w:rFonts w:hint="eastAsia"/>
        </w:rPr>
        <w:t>，低于</w:t>
      </w:r>
      <w:r w:rsidR="004E1611">
        <w:rPr>
          <w:rFonts w:hint="eastAsia"/>
        </w:rPr>
        <w:t>SAMME.R</w:t>
      </w:r>
      <w:r w:rsidR="004E1611">
        <w:rPr>
          <w:rFonts w:hint="eastAsia"/>
        </w:rPr>
        <w:t>的</w:t>
      </w:r>
      <w:r w:rsidR="004E1611" w:rsidRPr="005D7A62">
        <w:rPr>
          <w:rFonts w:hint="eastAsia"/>
          <w:b/>
          <w:bCs/>
        </w:rPr>
        <w:t>96.667%</w:t>
      </w:r>
      <w:r w:rsidR="003378E4" w:rsidRPr="003378E4">
        <w:rPr>
          <w:rFonts w:hint="eastAsia"/>
        </w:rPr>
        <w:t>，说明</w:t>
      </w:r>
      <w:r w:rsidR="003378E4">
        <w:rPr>
          <w:rFonts w:hint="eastAsia"/>
        </w:rPr>
        <w:t>SAMME.R</w:t>
      </w:r>
      <w:r w:rsidR="003378E4">
        <w:rPr>
          <w:rFonts w:hint="eastAsia"/>
        </w:rPr>
        <w:t>是一个更优的集成策略。我后面的实验也</w:t>
      </w:r>
      <w:r w:rsidR="00B475A1">
        <w:rPr>
          <w:rFonts w:hint="eastAsia"/>
        </w:rPr>
        <w:t>将</w:t>
      </w:r>
      <w:r w:rsidR="003378E4">
        <w:rPr>
          <w:rFonts w:hint="eastAsia"/>
        </w:rPr>
        <w:t>基于</w:t>
      </w:r>
      <w:r w:rsidR="003378E4">
        <w:rPr>
          <w:rFonts w:hint="eastAsia"/>
        </w:rPr>
        <w:t>SAMME.R</w:t>
      </w:r>
      <w:r w:rsidR="003378E4">
        <w:rPr>
          <w:rFonts w:hint="eastAsia"/>
        </w:rPr>
        <w:t>这个集成策略进行。</w:t>
      </w:r>
    </w:p>
    <w:p w14:paraId="2D85B9CD" w14:textId="19B61E2A" w:rsidR="00C013CA" w:rsidRDefault="00C013CA" w:rsidP="00C013CA">
      <w:pPr>
        <w:pStyle w:val="Heading3"/>
        <w:numPr>
          <w:ilvl w:val="2"/>
          <w:numId w:val="1"/>
        </w:numPr>
        <w:spacing w:before="156" w:after="156"/>
      </w:pPr>
      <w:bookmarkStart w:id="9" w:name="_Toc163908547"/>
      <w:r>
        <w:rPr>
          <w:rFonts w:hint="eastAsia"/>
        </w:rPr>
        <w:t>关于基分类器</w:t>
      </w:r>
      <w:bookmarkEnd w:id="9"/>
    </w:p>
    <w:p w14:paraId="758251EA" w14:textId="48BF3468" w:rsidR="00791DC9" w:rsidRDefault="006554EF" w:rsidP="00791DC9">
      <w:pPr>
        <w:ind w:left="420"/>
      </w:pPr>
      <w:r>
        <w:rPr>
          <w:rFonts w:hint="eastAsia"/>
        </w:rPr>
        <w:t xml:space="preserve">    </w:t>
      </w:r>
      <w:r w:rsidR="00FF2BDA">
        <w:rPr>
          <w:rFonts w:hint="eastAsia"/>
        </w:rPr>
        <w:t>在</w:t>
      </w:r>
      <w:proofErr w:type="spellStart"/>
      <w:r w:rsidR="00FF2BDA">
        <w:rPr>
          <w:rFonts w:hint="eastAsia"/>
        </w:rPr>
        <w:t>sklearn</w:t>
      </w:r>
      <w:proofErr w:type="spellEnd"/>
      <w:r w:rsidR="00FF2BDA">
        <w:rPr>
          <w:rFonts w:hint="eastAsia"/>
        </w:rPr>
        <w:t>提供的</w:t>
      </w:r>
      <w:proofErr w:type="spellStart"/>
      <w:r w:rsidR="00080AAF" w:rsidRPr="007C2B93">
        <w:t>AdaBoostClassifier</w:t>
      </w:r>
      <w:proofErr w:type="spellEnd"/>
      <w:r w:rsidR="00BD308B">
        <w:rPr>
          <w:rFonts w:hint="eastAsia"/>
        </w:rPr>
        <w:t>中，默认的</w:t>
      </w:r>
      <w:r w:rsidR="006808BA">
        <w:rPr>
          <w:rFonts w:hint="eastAsia"/>
        </w:rPr>
        <w:t>分类器是深度为</w:t>
      </w:r>
      <w:r w:rsidR="006808BA">
        <w:rPr>
          <w:rFonts w:hint="eastAsia"/>
        </w:rPr>
        <w:t>1</w:t>
      </w:r>
      <w:r w:rsidR="006808BA">
        <w:rPr>
          <w:rFonts w:hint="eastAsia"/>
        </w:rPr>
        <w:t>的决策树。</w:t>
      </w:r>
      <w:r>
        <w:rPr>
          <w:rFonts w:hint="eastAsia"/>
        </w:rPr>
        <w:t>我在上面使用的都是深度为</w:t>
      </w:r>
      <w:r>
        <w:rPr>
          <w:rFonts w:hint="eastAsia"/>
        </w:rPr>
        <w:t>2</w:t>
      </w:r>
      <w:r>
        <w:rPr>
          <w:rFonts w:hint="eastAsia"/>
        </w:rPr>
        <w:t>的决策树，下面我将</w:t>
      </w:r>
      <w:r w:rsidR="00CB2469">
        <w:rPr>
          <w:rFonts w:hint="eastAsia"/>
        </w:rPr>
        <w:t>使用</w:t>
      </w:r>
      <w:r w:rsidR="00CB2469">
        <w:rPr>
          <w:rFonts w:hint="eastAsia"/>
        </w:rPr>
        <w:t>SAMME.R</w:t>
      </w:r>
      <w:r w:rsidR="00CB2469">
        <w:rPr>
          <w:rFonts w:hint="eastAsia"/>
        </w:rPr>
        <w:t>集成策略，</w:t>
      </w:r>
      <w:r>
        <w:rPr>
          <w:rFonts w:hint="eastAsia"/>
        </w:rPr>
        <w:t>测试几个不同的基分类器：</w:t>
      </w:r>
    </w:p>
    <w:p w14:paraId="146DE635" w14:textId="506BA98D" w:rsidR="00990749" w:rsidRDefault="00990749" w:rsidP="00791DC9">
      <w:pPr>
        <w:ind w:left="420"/>
        <w:rPr>
          <w:b/>
          <w:bCs/>
        </w:rPr>
      </w:pPr>
      <w:r>
        <w:rPr>
          <w:rFonts w:hint="eastAsia"/>
          <w:b/>
          <w:bCs/>
        </w:rPr>
        <w:lastRenderedPageBreak/>
        <w:t>深度为</w:t>
      </w:r>
      <w:r w:rsidR="00D95430">
        <w:rPr>
          <w:b/>
          <w:bCs/>
        </w:rPr>
        <w:t>1</w:t>
      </w:r>
      <w:r w:rsidR="00D95430">
        <w:rPr>
          <w:rFonts w:hint="eastAsia"/>
          <w:b/>
          <w:bCs/>
        </w:rPr>
        <w:t>的决策树（决策桩）：</w:t>
      </w:r>
    </w:p>
    <w:p w14:paraId="37499767" w14:textId="77777777" w:rsidR="00C32333" w:rsidRDefault="00531334" w:rsidP="00C32333">
      <w:pPr>
        <w:keepNext/>
        <w:ind w:left="420"/>
        <w:jc w:val="center"/>
      </w:pPr>
      <w:r>
        <w:rPr>
          <w:noProof/>
        </w:rPr>
        <w:drawing>
          <wp:inline distT="0" distB="0" distL="0" distR="0" wp14:anchorId="59B6D2CD" wp14:editId="17506FBD">
            <wp:extent cx="5199147" cy="2962477"/>
            <wp:effectExtent l="19050" t="19050" r="20955" b="9525"/>
            <wp:docPr id="15451664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45166412" name="Picture 1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1271" cy="2963687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4F8957A" w14:textId="31A85997" w:rsidR="00241AAD" w:rsidRPr="00241AAD" w:rsidRDefault="00C32333" w:rsidP="00241AAD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3</w:t>
      </w:r>
      <w:r>
        <w:fldChar w:fldCharType="end"/>
      </w:r>
      <w:r>
        <w:rPr>
          <w:rFonts w:hint="eastAsia"/>
        </w:rPr>
        <w:t xml:space="preserve">  </w:t>
      </w:r>
      <w:r w:rsidRPr="00BC68A3">
        <w:rPr>
          <w:rFonts w:hint="eastAsia"/>
        </w:rPr>
        <w:t>AdaBoost</w:t>
      </w:r>
      <w:r w:rsidRPr="00BC68A3">
        <w:rPr>
          <w:rFonts w:hint="eastAsia"/>
        </w:rPr>
        <w:t>（决策桩）超参数热力图</w:t>
      </w:r>
    </w:p>
    <w:p w14:paraId="00EDD1AA" w14:textId="04418C81" w:rsidR="00B40A1A" w:rsidRDefault="00B63E89" w:rsidP="00791DC9">
      <w:pPr>
        <w:ind w:left="420"/>
      </w:pPr>
      <w:r>
        <w:rPr>
          <w:rFonts w:hint="eastAsia"/>
        </w:rPr>
        <w:t xml:space="preserve">    </w:t>
      </w:r>
      <w:r w:rsidR="001C78E8">
        <w:rPr>
          <w:rFonts w:hint="eastAsia"/>
        </w:rPr>
        <w:t>深度为</w:t>
      </w:r>
      <w:r w:rsidR="001C78E8">
        <w:rPr>
          <w:rFonts w:hint="eastAsia"/>
        </w:rPr>
        <w:t>1</w:t>
      </w:r>
      <w:r w:rsidR="001C78E8">
        <w:rPr>
          <w:rFonts w:hint="eastAsia"/>
        </w:rPr>
        <w:t>的决策桩</w:t>
      </w:r>
      <w:r>
        <w:rPr>
          <w:rFonts w:hint="eastAsia"/>
        </w:rPr>
        <w:t>虽然是</w:t>
      </w:r>
      <w:proofErr w:type="spellStart"/>
      <w:r w:rsidRPr="007C2B93">
        <w:t>AdaBoostClassifier</w:t>
      </w:r>
      <w:proofErr w:type="spellEnd"/>
      <w:r>
        <w:rPr>
          <w:rFonts w:hint="eastAsia"/>
        </w:rPr>
        <w:t>的默认参数，但是</w:t>
      </w:r>
      <w:r w:rsidR="00F50B3C">
        <w:rPr>
          <w:rFonts w:hint="eastAsia"/>
        </w:rPr>
        <w:t>效果</w:t>
      </w:r>
      <w:r w:rsidR="0001052A">
        <w:rPr>
          <w:rFonts w:hint="eastAsia"/>
        </w:rPr>
        <w:t>大部分</w:t>
      </w:r>
      <w:r w:rsidR="00404CF2">
        <w:rPr>
          <w:rFonts w:hint="eastAsia"/>
        </w:rPr>
        <w:t>不太行</w:t>
      </w:r>
      <w:r w:rsidR="00C01AF6">
        <w:rPr>
          <w:rFonts w:hint="eastAsia"/>
        </w:rPr>
        <w:t>，</w:t>
      </w:r>
      <w:r w:rsidR="0001052A">
        <w:rPr>
          <w:rFonts w:hint="eastAsia"/>
        </w:rPr>
        <w:t>但是在最优的参数下只</w:t>
      </w:r>
      <w:r w:rsidR="0033349D">
        <w:rPr>
          <w:rFonts w:hint="eastAsia"/>
        </w:rPr>
        <w:t>比起前面的</w:t>
      </w:r>
      <w:r w:rsidR="00430E11">
        <w:rPr>
          <w:rFonts w:hint="eastAsia"/>
        </w:rPr>
        <w:t>深度为</w:t>
      </w:r>
      <w:r w:rsidR="00430E11">
        <w:rPr>
          <w:rFonts w:hint="eastAsia"/>
        </w:rPr>
        <w:t>2</w:t>
      </w:r>
      <w:r w:rsidR="00430E11">
        <w:rPr>
          <w:rFonts w:hint="eastAsia"/>
        </w:rPr>
        <w:t>的决策树效果差了</w:t>
      </w:r>
      <w:r w:rsidR="007476F5">
        <w:rPr>
          <w:rFonts w:hint="eastAsia"/>
        </w:rPr>
        <w:t>一些。</w:t>
      </w:r>
      <w:r w:rsidR="00A00B45">
        <w:rPr>
          <w:rFonts w:hint="eastAsia"/>
        </w:rPr>
        <w:t>5</w:t>
      </w:r>
      <w:r w:rsidR="00A00B45">
        <w:rPr>
          <w:rFonts w:hint="eastAsia"/>
        </w:rPr>
        <w:t>折交叉验证最高准确率</w:t>
      </w:r>
      <w:r w:rsidR="009F764B">
        <w:rPr>
          <w:rFonts w:hint="eastAsia"/>
        </w:rPr>
        <w:t>达到了</w:t>
      </w:r>
      <w:r w:rsidR="00A57C9B">
        <w:rPr>
          <w:rFonts w:hint="eastAsia"/>
        </w:rPr>
        <w:t>93%</w:t>
      </w:r>
      <w:r w:rsidR="00A57C9B">
        <w:rPr>
          <w:rFonts w:hint="eastAsia"/>
        </w:rPr>
        <w:t>，但是在测试集上</w:t>
      </w:r>
      <w:r w:rsidR="00FE52D8">
        <w:rPr>
          <w:rFonts w:hint="eastAsia"/>
        </w:rPr>
        <w:t>准确率和深度为</w:t>
      </w:r>
      <w:r w:rsidR="00FE52D8">
        <w:rPr>
          <w:rFonts w:hint="eastAsia"/>
        </w:rPr>
        <w:t>2</w:t>
      </w:r>
      <w:r w:rsidR="00FE52D8">
        <w:rPr>
          <w:rFonts w:hint="eastAsia"/>
        </w:rPr>
        <w:t>的决策树一样为</w:t>
      </w:r>
      <w:r>
        <w:rPr>
          <w:rFonts w:hint="eastAsia"/>
        </w:rPr>
        <w:t>96.67%</w:t>
      </w:r>
      <w:r>
        <w:rPr>
          <w:rFonts w:hint="eastAsia"/>
        </w:rPr>
        <w:t>，整体来说效果还是可以接受的。</w:t>
      </w:r>
    </w:p>
    <w:p w14:paraId="3BA9FB73" w14:textId="77777777" w:rsidR="00241AAD" w:rsidRDefault="00241AAD" w:rsidP="00791DC9">
      <w:pPr>
        <w:ind w:left="420"/>
      </w:pPr>
    </w:p>
    <w:p w14:paraId="7A078E75" w14:textId="0DE0A62D" w:rsidR="00317117" w:rsidRDefault="00317117" w:rsidP="00317117">
      <w:pPr>
        <w:ind w:left="420"/>
        <w:rPr>
          <w:b/>
          <w:bCs/>
        </w:rPr>
      </w:pPr>
      <w:r>
        <w:rPr>
          <w:rFonts w:hint="eastAsia"/>
          <w:b/>
          <w:bCs/>
        </w:rPr>
        <w:t>深度为</w:t>
      </w:r>
      <w:r>
        <w:rPr>
          <w:rFonts w:hint="eastAsia"/>
          <w:b/>
          <w:bCs/>
        </w:rPr>
        <w:t>5</w:t>
      </w:r>
      <w:r>
        <w:rPr>
          <w:rFonts w:hint="eastAsia"/>
          <w:b/>
          <w:bCs/>
        </w:rPr>
        <w:t>的决策树：</w:t>
      </w:r>
    </w:p>
    <w:p w14:paraId="7D5266D5" w14:textId="77777777" w:rsidR="00241AAD" w:rsidRDefault="00241AAD" w:rsidP="00241AAD">
      <w:pPr>
        <w:keepNext/>
        <w:ind w:left="420"/>
        <w:jc w:val="center"/>
      </w:pPr>
      <w:r>
        <w:rPr>
          <w:noProof/>
        </w:rPr>
        <w:drawing>
          <wp:inline distT="0" distB="0" distL="0" distR="0" wp14:anchorId="4D24A3F8" wp14:editId="50947136">
            <wp:extent cx="5411467" cy="3103529"/>
            <wp:effectExtent l="19050" t="19050" r="18415" b="20955"/>
            <wp:docPr id="9903438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0343867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36250" cy="3117742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709D03AF" w14:textId="2266BDAC" w:rsidR="00317117" w:rsidRDefault="00241AAD" w:rsidP="00241AAD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4</w:t>
      </w:r>
      <w:r>
        <w:fldChar w:fldCharType="end"/>
      </w:r>
      <w:r>
        <w:rPr>
          <w:rFonts w:hint="eastAsia"/>
        </w:rPr>
        <w:t xml:space="preserve">  </w:t>
      </w:r>
      <w:r w:rsidRPr="0063607E">
        <w:rPr>
          <w:rFonts w:hint="eastAsia"/>
        </w:rPr>
        <w:t>AdaBoost</w:t>
      </w:r>
      <w:r w:rsidRPr="0063607E">
        <w:rPr>
          <w:rFonts w:hint="eastAsia"/>
        </w:rPr>
        <w:t>（深度为</w:t>
      </w:r>
      <w:r w:rsidRPr="0063607E">
        <w:rPr>
          <w:rFonts w:hint="eastAsia"/>
        </w:rPr>
        <w:t>5</w:t>
      </w:r>
      <w:r w:rsidRPr="0063607E">
        <w:rPr>
          <w:rFonts w:hint="eastAsia"/>
        </w:rPr>
        <w:t>的决策树）超参数热力图</w:t>
      </w:r>
    </w:p>
    <w:p w14:paraId="5FB60716" w14:textId="795D2BF0" w:rsidR="006554EF" w:rsidRDefault="00670981" w:rsidP="00791DC9">
      <w:pPr>
        <w:ind w:left="420"/>
      </w:pPr>
      <w:r>
        <w:rPr>
          <w:rFonts w:hint="eastAsia"/>
        </w:rPr>
        <w:t>深度为</w:t>
      </w:r>
      <w:r>
        <w:rPr>
          <w:rFonts w:hint="eastAsia"/>
        </w:rPr>
        <w:t>5</w:t>
      </w:r>
      <w:r>
        <w:rPr>
          <w:rFonts w:hint="eastAsia"/>
        </w:rPr>
        <w:t>的决策树得益于更强的数据区分能力，结果</w:t>
      </w:r>
      <w:r w:rsidR="002B0E6D">
        <w:rPr>
          <w:rFonts w:hint="eastAsia"/>
        </w:rPr>
        <w:t>比前面深度为</w:t>
      </w:r>
      <w:r w:rsidR="002B0E6D">
        <w:rPr>
          <w:rFonts w:hint="eastAsia"/>
        </w:rPr>
        <w:t>1</w:t>
      </w:r>
      <w:r w:rsidR="002B0E6D">
        <w:rPr>
          <w:rFonts w:hint="eastAsia"/>
        </w:rPr>
        <w:t>和</w:t>
      </w:r>
      <w:r w:rsidR="002B0E6D">
        <w:rPr>
          <w:rFonts w:hint="eastAsia"/>
        </w:rPr>
        <w:t>2</w:t>
      </w:r>
      <w:r w:rsidR="002B0E6D">
        <w:rPr>
          <w:rFonts w:hint="eastAsia"/>
        </w:rPr>
        <w:t>的决策树</w:t>
      </w:r>
      <w:r w:rsidR="00FC60F2">
        <w:rPr>
          <w:rFonts w:hint="eastAsia"/>
        </w:rPr>
        <w:t>都要稳定，</w:t>
      </w:r>
      <w:r>
        <w:rPr>
          <w:rFonts w:hint="eastAsia"/>
        </w:rPr>
        <w:t>但是在最优的参数下</w:t>
      </w:r>
      <w:r w:rsidR="00FC60F2">
        <w:rPr>
          <w:rFonts w:hint="eastAsia"/>
        </w:rPr>
        <w:t>也</w:t>
      </w:r>
      <w:r>
        <w:rPr>
          <w:rFonts w:hint="eastAsia"/>
        </w:rPr>
        <w:t>只</w:t>
      </w:r>
      <w:r w:rsidR="00FC60F2">
        <w:rPr>
          <w:rFonts w:hint="eastAsia"/>
        </w:rPr>
        <w:t>打平了</w:t>
      </w:r>
      <w:r>
        <w:rPr>
          <w:rFonts w:hint="eastAsia"/>
        </w:rPr>
        <w:t>前面的深度为</w:t>
      </w:r>
      <w:r>
        <w:rPr>
          <w:rFonts w:hint="eastAsia"/>
        </w:rPr>
        <w:t>2</w:t>
      </w:r>
      <w:r>
        <w:rPr>
          <w:rFonts w:hint="eastAsia"/>
        </w:rPr>
        <w:t>的决策树。</w:t>
      </w:r>
      <w:r>
        <w:rPr>
          <w:rFonts w:hint="eastAsia"/>
        </w:rPr>
        <w:t>5</w:t>
      </w:r>
      <w:r>
        <w:rPr>
          <w:rFonts w:hint="eastAsia"/>
        </w:rPr>
        <w:t>折交叉验证最高准确率达到了</w:t>
      </w:r>
      <w:r>
        <w:rPr>
          <w:rFonts w:hint="eastAsia"/>
        </w:rPr>
        <w:t>9</w:t>
      </w:r>
      <w:r w:rsidR="00FC60F2">
        <w:rPr>
          <w:rFonts w:hint="eastAsia"/>
        </w:rPr>
        <w:t>5</w:t>
      </w:r>
      <w:r>
        <w:rPr>
          <w:rFonts w:hint="eastAsia"/>
        </w:rPr>
        <w:t>%</w:t>
      </w:r>
      <w:r>
        <w:rPr>
          <w:rFonts w:hint="eastAsia"/>
        </w:rPr>
        <w:t>，</w:t>
      </w:r>
      <w:r>
        <w:rPr>
          <w:rFonts w:hint="eastAsia"/>
        </w:rPr>
        <w:lastRenderedPageBreak/>
        <w:t>但是在测试集上准确率和深度为</w:t>
      </w:r>
      <w:r>
        <w:rPr>
          <w:rFonts w:hint="eastAsia"/>
        </w:rPr>
        <w:t>2</w:t>
      </w:r>
      <w:r>
        <w:rPr>
          <w:rFonts w:hint="eastAsia"/>
        </w:rPr>
        <w:t>的决策树一样为</w:t>
      </w:r>
      <w:r>
        <w:rPr>
          <w:rFonts w:hint="eastAsia"/>
        </w:rPr>
        <w:t>96.67%</w:t>
      </w:r>
      <w:r>
        <w:rPr>
          <w:rFonts w:hint="eastAsia"/>
        </w:rPr>
        <w:t>，整体来说效果还</w:t>
      </w:r>
      <w:r w:rsidR="004F2D78">
        <w:rPr>
          <w:rFonts w:hint="eastAsia"/>
        </w:rPr>
        <w:t>可以</w:t>
      </w:r>
      <w:r>
        <w:rPr>
          <w:rFonts w:hint="eastAsia"/>
        </w:rPr>
        <w:t>。</w:t>
      </w:r>
    </w:p>
    <w:p w14:paraId="2F03D63C" w14:textId="30ABF4A0" w:rsidR="00F5786F" w:rsidRDefault="00F5786F" w:rsidP="00F5786F">
      <w:pPr>
        <w:ind w:left="420"/>
        <w:rPr>
          <w:b/>
          <w:bCs/>
        </w:rPr>
      </w:pPr>
      <w:r w:rsidRPr="00F5786F">
        <w:rPr>
          <w:rFonts w:hint="eastAsia"/>
          <w:b/>
          <w:bCs/>
        </w:rPr>
        <w:t>逻辑回归</w:t>
      </w:r>
      <w:r>
        <w:rPr>
          <w:rFonts w:hint="eastAsia"/>
          <w:b/>
          <w:bCs/>
        </w:rPr>
        <w:t>：</w:t>
      </w:r>
    </w:p>
    <w:p w14:paraId="40BA5433" w14:textId="77777777" w:rsidR="00BE0F13" w:rsidRDefault="00BE0F13" w:rsidP="00BE0F13">
      <w:pPr>
        <w:keepNext/>
        <w:ind w:left="420"/>
        <w:jc w:val="center"/>
      </w:pPr>
      <w:r>
        <w:rPr>
          <w:noProof/>
        </w:rPr>
        <w:drawing>
          <wp:inline distT="0" distB="0" distL="0" distR="0" wp14:anchorId="18109E71" wp14:editId="40C5CB15">
            <wp:extent cx="5001034" cy="2927147"/>
            <wp:effectExtent l="19050" t="19050" r="9525" b="26035"/>
            <wp:docPr id="10907468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074680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14289" cy="2934905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11F97979" w14:textId="624536D9" w:rsidR="00F5786F" w:rsidRDefault="00BE0F13" w:rsidP="00BE0F13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5</w:t>
      </w:r>
      <w:r>
        <w:fldChar w:fldCharType="end"/>
      </w:r>
      <w:r>
        <w:rPr>
          <w:rFonts w:hint="eastAsia"/>
        </w:rPr>
        <w:t xml:space="preserve">  </w:t>
      </w:r>
      <w:r w:rsidRPr="000216F8">
        <w:rPr>
          <w:rFonts w:hint="eastAsia"/>
        </w:rPr>
        <w:t>AdaBoost</w:t>
      </w:r>
      <w:r w:rsidRPr="000216F8">
        <w:rPr>
          <w:rFonts w:hint="eastAsia"/>
        </w:rPr>
        <w:t>（逻辑回归）超参数热力图</w:t>
      </w:r>
    </w:p>
    <w:p w14:paraId="16E8D322" w14:textId="4B9D6471" w:rsidR="00BE0F13" w:rsidRDefault="007114EA" w:rsidP="007114EA">
      <w:pPr>
        <w:ind w:left="420"/>
      </w:pPr>
      <w:r>
        <w:rPr>
          <w:rFonts w:hint="eastAsia"/>
        </w:rPr>
        <w:t xml:space="preserve">    </w:t>
      </w:r>
      <w:r w:rsidR="00B96EB1">
        <w:rPr>
          <w:rFonts w:hint="eastAsia"/>
        </w:rPr>
        <w:t>使用逻辑回归的话</w:t>
      </w:r>
      <w:r w:rsidR="00E449BA">
        <w:rPr>
          <w:rFonts w:hint="eastAsia"/>
        </w:rPr>
        <w:t>很明显使用的基分类器越多，准确率越高</w:t>
      </w:r>
      <w:r w:rsidR="009D5AC3">
        <w:rPr>
          <w:rFonts w:hint="eastAsia"/>
        </w:rPr>
        <w:t>。说明</w:t>
      </w:r>
      <w:r>
        <w:rPr>
          <w:rFonts w:hint="eastAsia"/>
        </w:rPr>
        <w:t>单个逻辑回归分类器的表达能力有限</w:t>
      </w:r>
      <w:r w:rsidR="00BE4A4A">
        <w:rPr>
          <w:rFonts w:hint="eastAsia"/>
        </w:rPr>
        <w:t>，需要多个逻辑回归来对</w:t>
      </w:r>
      <w:r w:rsidR="00FD6BA2">
        <w:rPr>
          <w:rFonts w:hint="eastAsia"/>
        </w:rPr>
        <w:t>数据进行更细致的拟合。</w:t>
      </w:r>
      <w:r w:rsidR="00425D9E">
        <w:rPr>
          <w:rFonts w:hint="eastAsia"/>
        </w:rPr>
        <w:t>最后在测试集的测试结果也是</w:t>
      </w:r>
      <w:r w:rsidR="00425D9E">
        <w:rPr>
          <w:rFonts w:hint="eastAsia"/>
        </w:rPr>
        <w:t>93%</w:t>
      </w:r>
      <w:r w:rsidR="00425D9E">
        <w:rPr>
          <w:rFonts w:hint="eastAsia"/>
        </w:rPr>
        <w:t>，并不如</w:t>
      </w:r>
      <w:r w:rsidR="002F61AE">
        <w:rPr>
          <w:rFonts w:hint="eastAsia"/>
        </w:rPr>
        <w:t>深度分别为</w:t>
      </w:r>
      <w:r w:rsidR="00C40916">
        <w:rPr>
          <w:rFonts w:hint="eastAsia"/>
        </w:rPr>
        <w:t>1</w:t>
      </w:r>
      <w:r w:rsidR="00C40916">
        <w:rPr>
          <w:rFonts w:hint="eastAsia"/>
        </w:rPr>
        <w:t>，</w:t>
      </w:r>
      <w:r w:rsidR="00C40916">
        <w:rPr>
          <w:rFonts w:hint="eastAsia"/>
        </w:rPr>
        <w:t>2</w:t>
      </w:r>
      <w:r w:rsidR="00C40916">
        <w:rPr>
          <w:rFonts w:hint="eastAsia"/>
        </w:rPr>
        <w:t>和</w:t>
      </w:r>
      <w:r w:rsidR="00C40916">
        <w:rPr>
          <w:rFonts w:hint="eastAsia"/>
        </w:rPr>
        <w:t>5</w:t>
      </w:r>
      <w:r w:rsidR="00C40916">
        <w:rPr>
          <w:rFonts w:hint="eastAsia"/>
        </w:rPr>
        <w:t>的决策树</w:t>
      </w:r>
      <w:r w:rsidR="00365467">
        <w:rPr>
          <w:rFonts w:hint="eastAsia"/>
        </w:rPr>
        <w:t>。</w:t>
      </w:r>
    </w:p>
    <w:p w14:paraId="3F3B3A67" w14:textId="77777777" w:rsidR="0085363A" w:rsidRDefault="0085363A" w:rsidP="0085363A">
      <w:pPr>
        <w:ind w:left="420"/>
        <w:rPr>
          <w:b/>
          <w:bCs/>
        </w:rPr>
      </w:pPr>
      <w:r w:rsidRPr="00F5786F">
        <w:rPr>
          <w:rFonts w:hint="eastAsia"/>
          <w:b/>
          <w:bCs/>
        </w:rPr>
        <w:t>逻辑回归</w:t>
      </w:r>
      <w:r>
        <w:rPr>
          <w:rFonts w:hint="eastAsia"/>
          <w:b/>
          <w:bCs/>
        </w:rPr>
        <w:t>：</w:t>
      </w:r>
    </w:p>
    <w:p w14:paraId="549C9149" w14:textId="77777777" w:rsidR="005B31F3" w:rsidRDefault="00A64637" w:rsidP="005B31F3">
      <w:pPr>
        <w:keepNext/>
        <w:ind w:left="420"/>
        <w:jc w:val="center"/>
      </w:pPr>
      <w:r>
        <w:rPr>
          <w:noProof/>
        </w:rPr>
        <w:drawing>
          <wp:inline distT="0" distB="0" distL="0" distR="0" wp14:anchorId="0896F0E5" wp14:editId="73B73B16">
            <wp:extent cx="4914873" cy="2845957"/>
            <wp:effectExtent l="19050" t="19050" r="19685" b="12065"/>
            <wp:docPr id="7755900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5590002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26087" cy="2852450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3A6FF43F" w14:textId="6931EDCC" w:rsidR="0085363A" w:rsidRPr="00BE0F13" w:rsidRDefault="005B31F3" w:rsidP="005B31F3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6</w:t>
      </w:r>
      <w:r>
        <w:fldChar w:fldCharType="end"/>
      </w:r>
      <w:r>
        <w:rPr>
          <w:rFonts w:hint="eastAsia"/>
        </w:rPr>
        <w:t xml:space="preserve">  </w:t>
      </w:r>
      <w:r w:rsidRPr="00F36243">
        <w:rPr>
          <w:rFonts w:hint="eastAsia"/>
        </w:rPr>
        <w:t>AdaBoost</w:t>
      </w:r>
      <w:r w:rsidRPr="00F36243">
        <w:rPr>
          <w:rFonts w:hint="eastAsia"/>
        </w:rPr>
        <w:t>（</w:t>
      </w:r>
      <w:r w:rsidRPr="00F36243">
        <w:rPr>
          <w:rFonts w:hint="eastAsia"/>
        </w:rPr>
        <w:t>SVM</w:t>
      </w:r>
      <w:r w:rsidRPr="00F36243">
        <w:rPr>
          <w:rFonts w:hint="eastAsia"/>
        </w:rPr>
        <w:t>）超参数热力图</w:t>
      </w:r>
    </w:p>
    <w:p w14:paraId="48235AC3" w14:textId="0BA26FEA" w:rsidR="00C013CA" w:rsidRDefault="007F30F7" w:rsidP="007F30F7">
      <w:pPr>
        <w:ind w:left="419"/>
      </w:pPr>
      <w:r>
        <w:rPr>
          <w:rFonts w:hint="eastAsia"/>
        </w:rPr>
        <w:t xml:space="preserve">    </w:t>
      </w:r>
      <w:r w:rsidR="00A81D33">
        <w:rPr>
          <w:rFonts w:hint="eastAsia"/>
        </w:rPr>
        <w:t>SVM</w:t>
      </w:r>
      <w:r w:rsidR="00A81D33">
        <w:rPr>
          <w:rFonts w:hint="eastAsia"/>
        </w:rPr>
        <w:t>在各个超参数的表现下都不错，</w:t>
      </w:r>
      <w:r w:rsidR="0078043D">
        <w:rPr>
          <w:rFonts w:hint="eastAsia"/>
        </w:rPr>
        <w:t>但是在分类器个数非常多的时候还是出现了过拟合的问题。</w:t>
      </w:r>
      <w:r w:rsidR="00D15C78">
        <w:rPr>
          <w:rFonts w:hint="eastAsia"/>
        </w:rPr>
        <w:t>最优的</w:t>
      </w:r>
      <w:r w:rsidR="000E4480">
        <w:rPr>
          <w:rFonts w:hint="eastAsia"/>
        </w:rPr>
        <w:t>参数出现在</w:t>
      </w:r>
      <w:r w:rsidR="000E4480">
        <w:rPr>
          <w:rFonts w:hint="eastAsia"/>
        </w:rPr>
        <w:t>10</w:t>
      </w:r>
      <w:r w:rsidR="000E4480">
        <w:rPr>
          <w:rFonts w:hint="eastAsia"/>
        </w:rPr>
        <w:t>个分类器的时候，</w:t>
      </w:r>
      <w:r w:rsidR="00787EEC">
        <w:rPr>
          <w:rFonts w:hint="eastAsia"/>
        </w:rPr>
        <w:t>虽然在</w:t>
      </w:r>
      <w:r w:rsidR="00787EEC">
        <w:rPr>
          <w:rFonts w:hint="eastAsia"/>
        </w:rPr>
        <w:t>5</w:t>
      </w:r>
      <w:r w:rsidR="00787EEC">
        <w:rPr>
          <w:rFonts w:hint="eastAsia"/>
        </w:rPr>
        <w:t>折交叉验证的时候最高正确率只有</w:t>
      </w:r>
      <w:r w:rsidR="00167681" w:rsidRPr="00167681">
        <w:rPr>
          <w:rFonts w:hint="eastAsia"/>
          <w:b/>
          <w:bCs/>
        </w:rPr>
        <w:t>94%</w:t>
      </w:r>
      <w:r w:rsidR="00167681">
        <w:rPr>
          <w:rFonts w:hint="eastAsia"/>
        </w:rPr>
        <w:t>，但是</w:t>
      </w:r>
      <w:r>
        <w:rPr>
          <w:rFonts w:hint="eastAsia"/>
        </w:rPr>
        <w:t>最后在测试集上拿下了</w:t>
      </w:r>
      <w:r w:rsidRPr="005A557B">
        <w:rPr>
          <w:rFonts w:hint="eastAsia"/>
          <w:b/>
          <w:bCs/>
        </w:rPr>
        <w:t>100%</w:t>
      </w:r>
      <w:r w:rsidR="005A557B">
        <w:rPr>
          <w:rFonts w:hint="eastAsia"/>
          <w:b/>
          <w:bCs/>
        </w:rPr>
        <w:t xml:space="preserve"> </w:t>
      </w:r>
      <w:r>
        <w:rPr>
          <w:rFonts w:hint="eastAsia"/>
        </w:rPr>
        <w:t>的正确率。</w:t>
      </w:r>
    </w:p>
    <w:p w14:paraId="6C60ADDA" w14:textId="77F8A2FD" w:rsidR="00167681" w:rsidRDefault="00167681" w:rsidP="00167681">
      <w:pPr>
        <w:ind w:left="420"/>
        <w:rPr>
          <w:b/>
          <w:bCs/>
        </w:rPr>
      </w:pPr>
      <w:r>
        <w:rPr>
          <w:rFonts w:hint="eastAsia"/>
          <w:b/>
          <w:bCs/>
        </w:rPr>
        <w:lastRenderedPageBreak/>
        <w:t>朴素贝叶斯：</w:t>
      </w:r>
    </w:p>
    <w:p w14:paraId="32424B33" w14:textId="77777777" w:rsidR="00167681" w:rsidRDefault="00167681" w:rsidP="00167681">
      <w:pPr>
        <w:keepNext/>
        <w:ind w:left="420"/>
        <w:jc w:val="center"/>
      </w:pPr>
      <w:r>
        <w:rPr>
          <w:noProof/>
        </w:rPr>
        <w:drawing>
          <wp:inline distT="0" distB="0" distL="0" distR="0" wp14:anchorId="058DBAC0" wp14:editId="733FC8C7">
            <wp:extent cx="4823690" cy="2828789"/>
            <wp:effectExtent l="19050" t="19050" r="15240" b="10160"/>
            <wp:docPr id="6533392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3339238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32552" cy="2833986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C45710A" w14:textId="0AD27071" w:rsidR="00167681" w:rsidRDefault="00167681" w:rsidP="00167681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7</w:t>
      </w:r>
      <w:r>
        <w:fldChar w:fldCharType="end"/>
      </w:r>
      <w:r>
        <w:rPr>
          <w:rFonts w:hint="eastAsia"/>
        </w:rPr>
        <w:t xml:space="preserve">  </w:t>
      </w:r>
      <w:r w:rsidRPr="0017716D">
        <w:rPr>
          <w:rFonts w:hint="eastAsia"/>
        </w:rPr>
        <w:t>AdaBoost</w:t>
      </w:r>
      <w:r w:rsidRPr="0017716D">
        <w:rPr>
          <w:rFonts w:hint="eastAsia"/>
        </w:rPr>
        <w:t>（朴素贝叶斯）超参数热力图</w:t>
      </w:r>
    </w:p>
    <w:p w14:paraId="189CD041" w14:textId="7C09D91E" w:rsidR="004D33B2" w:rsidRDefault="004D33B2" w:rsidP="004D33B2">
      <w:pPr>
        <w:ind w:left="419"/>
      </w:pPr>
      <w:r>
        <w:rPr>
          <w:rFonts w:hint="eastAsia"/>
        </w:rPr>
        <w:t xml:space="preserve">    </w:t>
      </w:r>
      <w:r>
        <w:rPr>
          <w:rFonts w:hint="eastAsia"/>
        </w:rPr>
        <w:t>朴素贝叶斯在</w:t>
      </w:r>
      <w:r w:rsidR="008A792A">
        <w:rPr>
          <w:rFonts w:hint="eastAsia"/>
        </w:rPr>
        <w:t>学习率小于等于</w:t>
      </w:r>
      <w:r w:rsidR="008A792A">
        <w:rPr>
          <w:rFonts w:hint="eastAsia"/>
        </w:rPr>
        <w:t>1</w:t>
      </w:r>
      <w:r w:rsidR="008A792A">
        <w:rPr>
          <w:rFonts w:hint="eastAsia"/>
        </w:rPr>
        <w:t>的时候表现</w:t>
      </w:r>
      <w:r>
        <w:rPr>
          <w:rFonts w:hint="eastAsia"/>
        </w:rPr>
        <w:t>都</w:t>
      </w:r>
      <w:r w:rsidR="00BE2B67">
        <w:rPr>
          <w:rFonts w:hint="eastAsia"/>
        </w:rPr>
        <w:t>还行</w:t>
      </w:r>
      <w:r>
        <w:rPr>
          <w:rFonts w:hint="eastAsia"/>
        </w:rPr>
        <w:t>，</w:t>
      </w:r>
      <w:r w:rsidR="00BE2B67">
        <w:rPr>
          <w:rFonts w:hint="eastAsia"/>
        </w:rPr>
        <w:t>但是</w:t>
      </w:r>
      <w:r w:rsidR="00C059F1">
        <w:rPr>
          <w:rFonts w:hint="eastAsia"/>
        </w:rPr>
        <w:t>都差强人意</w:t>
      </w:r>
      <w:r>
        <w:rPr>
          <w:rFonts w:hint="eastAsia"/>
        </w:rPr>
        <w:t>。最优的参数出现在</w:t>
      </w:r>
      <w:r w:rsidR="00911241">
        <w:rPr>
          <w:rFonts w:hint="eastAsia"/>
        </w:rPr>
        <w:t>100</w:t>
      </w:r>
      <w:r>
        <w:rPr>
          <w:rFonts w:hint="eastAsia"/>
        </w:rPr>
        <w:t>个分类器的时候，</w:t>
      </w:r>
      <w:r w:rsidR="00911241">
        <w:rPr>
          <w:rFonts w:hint="eastAsia"/>
        </w:rPr>
        <w:t>说明朴素贝叶斯</w:t>
      </w:r>
      <w:r w:rsidR="009B16E2">
        <w:rPr>
          <w:rFonts w:hint="eastAsia"/>
        </w:rPr>
        <w:t>的表现能力有限</w:t>
      </w:r>
      <w:r w:rsidR="00A37951">
        <w:rPr>
          <w:rFonts w:hint="eastAsia"/>
        </w:rPr>
        <w:t>，需要比较多的分类器才能比较好的拟合。</w:t>
      </w:r>
    </w:p>
    <w:p w14:paraId="67AFBDA4" w14:textId="715E81C9" w:rsidR="00A55295" w:rsidRPr="00A55295" w:rsidRDefault="00A55295" w:rsidP="00EB54D9"/>
    <w:p w14:paraId="3E257378" w14:textId="06DBE1BB" w:rsidR="00A55295" w:rsidRDefault="00232FF5" w:rsidP="00A55295">
      <w:pPr>
        <w:pStyle w:val="Heading3"/>
        <w:numPr>
          <w:ilvl w:val="2"/>
          <w:numId w:val="1"/>
        </w:numPr>
        <w:spacing w:before="156" w:after="156"/>
      </w:pPr>
      <w:bookmarkStart w:id="10" w:name="_Toc163908548"/>
      <w:r>
        <w:rPr>
          <w:rFonts w:hint="eastAsia"/>
          <w:noProof/>
        </w:rPr>
        <w:t>总结</w:t>
      </w:r>
      <w:r w:rsidR="001E09CF" w:rsidRPr="00541BB0">
        <w:rPr>
          <w:rFonts w:hint="eastAsia"/>
          <w:noProof/>
        </w:rPr>
        <w:t>不同分类器对性能的影响</w:t>
      </w:r>
      <w:bookmarkEnd w:id="10"/>
    </w:p>
    <w:p w14:paraId="63373B65" w14:textId="5278FCD5" w:rsidR="00E25F38" w:rsidRDefault="00E25F38" w:rsidP="00E25F38">
      <w:pPr>
        <w:ind w:firstLine="284"/>
      </w:pPr>
      <w:r>
        <w:rPr>
          <w:rFonts w:hint="eastAsia"/>
        </w:rPr>
        <w:t>下面是我的整体结果：</w:t>
      </w:r>
    </w:p>
    <w:p w14:paraId="73BDE1C4" w14:textId="77777777" w:rsidR="00097543" w:rsidRDefault="00E644A9" w:rsidP="00097543">
      <w:pPr>
        <w:keepNext/>
        <w:ind w:firstLine="284"/>
        <w:jc w:val="center"/>
      </w:pPr>
      <w:r>
        <w:rPr>
          <w:noProof/>
        </w:rPr>
        <w:drawing>
          <wp:inline distT="0" distB="0" distL="0" distR="0" wp14:anchorId="6E77543D" wp14:editId="3B4F5C95">
            <wp:extent cx="4938898" cy="2707856"/>
            <wp:effectExtent l="19050" t="19050" r="14605" b="16510"/>
            <wp:docPr id="5495546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955469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47633" cy="2712645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11F3F13" w14:textId="3D944EA7" w:rsidR="00E25F38" w:rsidRDefault="00097543" w:rsidP="00097543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8</w:t>
      </w:r>
      <w:r>
        <w:fldChar w:fldCharType="end"/>
      </w:r>
      <w:r>
        <w:t xml:space="preserve">   </w:t>
      </w:r>
      <w:r>
        <w:rPr>
          <w:rFonts w:hint="eastAsia"/>
        </w:rPr>
        <w:t>不同基分类器在测试集上的表现</w:t>
      </w:r>
    </w:p>
    <w:p w14:paraId="4C9C428A" w14:textId="5C3D6F8A" w:rsidR="00515836" w:rsidRDefault="0031640E" w:rsidP="0031640E">
      <w:pPr>
        <w:ind w:left="420"/>
        <w:jc w:val="left"/>
      </w:pPr>
      <w:r>
        <w:rPr>
          <w:rFonts w:hint="eastAsia"/>
        </w:rPr>
        <w:t xml:space="preserve">    </w:t>
      </w:r>
      <w:r w:rsidR="00515836">
        <w:rPr>
          <w:rFonts w:hint="eastAsia"/>
        </w:rPr>
        <w:t>可以看到，在</w:t>
      </w:r>
      <w:r w:rsidR="00515836">
        <w:rPr>
          <w:rFonts w:hint="eastAsia"/>
        </w:rPr>
        <w:t>AdaBoost</w:t>
      </w:r>
      <w:r w:rsidR="00515836">
        <w:rPr>
          <w:rFonts w:hint="eastAsia"/>
        </w:rPr>
        <w:t>的</w:t>
      </w:r>
      <w:r w:rsidR="00515836">
        <w:rPr>
          <w:rFonts w:hint="eastAsia"/>
        </w:rPr>
        <w:t>SAMME</w:t>
      </w:r>
      <w:r w:rsidR="001C43AB">
        <w:rPr>
          <w:rFonts w:hint="eastAsia"/>
        </w:rPr>
        <w:t>.R</w:t>
      </w:r>
      <w:r w:rsidR="001C43AB">
        <w:rPr>
          <w:rFonts w:hint="eastAsia"/>
        </w:rPr>
        <w:t>集成策略的加持下，</w:t>
      </w:r>
      <w:r w:rsidR="00CB3889">
        <w:rPr>
          <w:rFonts w:hint="eastAsia"/>
        </w:rPr>
        <w:t>不论使用哪个基分类器的效果都不错</w:t>
      </w:r>
      <w:r w:rsidR="00CF65D2">
        <w:rPr>
          <w:rFonts w:hint="eastAsia"/>
        </w:rPr>
        <w:t>，</w:t>
      </w:r>
      <w:r>
        <w:rPr>
          <w:rFonts w:hint="eastAsia"/>
        </w:rPr>
        <w:t>都能达到</w:t>
      </w:r>
      <w:r>
        <w:rPr>
          <w:rFonts w:hint="eastAsia"/>
        </w:rPr>
        <w:t>90%</w:t>
      </w:r>
      <w:r>
        <w:rPr>
          <w:rFonts w:hint="eastAsia"/>
        </w:rPr>
        <w:t>以上的准确率</w:t>
      </w:r>
      <w:r w:rsidR="00CF65D2">
        <w:rPr>
          <w:rFonts w:hint="eastAsia"/>
        </w:rPr>
        <w:t>。</w:t>
      </w:r>
      <w:r w:rsidR="00226D1A">
        <w:rPr>
          <w:rFonts w:hint="eastAsia"/>
        </w:rPr>
        <w:t>特别是</w:t>
      </w:r>
      <w:r w:rsidR="00226D1A">
        <w:rPr>
          <w:rFonts w:hint="eastAsia"/>
        </w:rPr>
        <w:t>SVM</w:t>
      </w:r>
      <w:r w:rsidR="00226D1A">
        <w:rPr>
          <w:rFonts w:hint="eastAsia"/>
        </w:rPr>
        <w:t>作为基分类器的时候，达成了</w:t>
      </w:r>
      <w:r w:rsidR="00226D1A">
        <w:rPr>
          <w:rFonts w:hint="eastAsia"/>
        </w:rPr>
        <w:t xml:space="preserve">100% </w:t>
      </w:r>
      <w:r w:rsidR="00226D1A">
        <w:rPr>
          <w:rFonts w:hint="eastAsia"/>
        </w:rPr>
        <w:t>的准确率。</w:t>
      </w:r>
      <w:r w:rsidR="00B8000E">
        <w:rPr>
          <w:rFonts w:hint="eastAsia"/>
        </w:rPr>
        <w:t>当然，我也很好奇这些基分类器不集成在测试集上的表现如何，</w:t>
      </w:r>
      <w:r w:rsidR="000F33E4">
        <w:rPr>
          <w:rFonts w:hint="eastAsia"/>
        </w:rPr>
        <w:t>下面是我尝试的结果：</w:t>
      </w:r>
    </w:p>
    <w:p w14:paraId="2B9A4D25" w14:textId="77777777" w:rsidR="00573665" w:rsidRDefault="00573665" w:rsidP="00573665">
      <w:pPr>
        <w:keepNext/>
        <w:ind w:left="420"/>
        <w:jc w:val="center"/>
      </w:pPr>
      <w:r>
        <w:rPr>
          <w:noProof/>
        </w:rPr>
        <w:lastRenderedPageBreak/>
        <w:drawing>
          <wp:inline distT="0" distB="0" distL="0" distR="0" wp14:anchorId="3C9280CF" wp14:editId="0390ADFB">
            <wp:extent cx="4962649" cy="2843582"/>
            <wp:effectExtent l="19050" t="19050" r="28575" b="13970"/>
            <wp:docPr id="8088855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8885515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976264" cy="2851384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7062B09" w14:textId="69AC4E17" w:rsidR="00573665" w:rsidRDefault="00573665" w:rsidP="00573665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9</w:t>
      </w:r>
      <w:r>
        <w:fldChar w:fldCharType="end"/>
      </w:r>
      <w:r>
        <w:rPr>
          <w:rFonts w:hint="eastAsia"/>
        </w:rPr>
        <w:t xml:space="preserve">  </w:t>
      </w:r>
      <w:r w:rsidRPr="00B94907">
        <w:rPr>
          <w:rFonts w:hint="eastAsia"/>
        </w:rPr>
        <w:t>不同分类器在测试集不集成的准确率</w:t>
      </w:r>
    </w:p>
    <w:p w14:paraId="375E5A7B" w14:textId="78EB05B6" w:rsidR="00E25F38" w:rsidRPr="00E25F38" w:rsidRDefault="007B1653" w:rsidP="00D075C1">
      <w:pPr>
        <w:ind w:left="420"/>
      </w:pPr>
      <w:r>
        <w:rPr>
          <w:rFonts w:hint="eastAsia"/>
        </w:rPr>
        <w:t xml:space="preserve">    </w:t>
      </w:r>
      <w:r w:rsidR="004440DB">
        <w:rPr>
          <w:rFonts w:hint="eastAsia"/>
        </w:rPr>
        <w:t>可以看到，在仅使用一个分类器的时候，</w:t>
      </w:r>
      <w:r w:rsidR="00D813F3">
        <w:rPr>
          <w:rFonts w:hint="eastAsia"/>
        </w:rPr>
        <w:t>只有决策桩因为表达能力的问题准确率非常低，其他的</w:t>
      </w:r>
      <w:r>
        <w:rPr>
          <w:rFonts w:hint="eastAsia"/>
        </w:rPr>
        <w:t>分类器</w:t>
      </w:r>
      <w:r w:rsidR="005E1152">
        <w:rPr>
          <w:rFonts w:hint="eastAsia"/>
        </w:rPr>
        <w:t>都超过了</w:t>
      </w:r>
      <w:r w:rsidR="00572204">
        <w:rPr>
          <w:rFonts w:hint="eastAsia"/>
        </w:rPr>
        <w:t>经过</w:t>
      </w:r>
      <w:r w:rsidR="00572204">
        <w:rPr>
          <w:rFonts w:hint="eastAsia"/>
        </w:rPr>
        <w:t>AdaBoost</w:t>
      </w:r>
      <w:r w:rsidR="00572204">
        <w:rPr>
          <w:rFonts w:hint="eastAsia"/>
        </w:rPr>
        <w:t>集成的版本。</w:t>
      </w:r>
      <w:r w:rsidR="00A25760">
        <w:rPr>
          <w:rFonts w:hint="eastAsia"/>
        </w:rPr>
        <w:t>我认为应该是</w:t>
      </w:r>
      <w:r w:rsidR="00B353DE">
        <w:rPr>
          <w:rFonts w:hint="eastAsia"/>
        </w:rPr>
        <w:t>由于在使用</w:t>
      </w:r>
      <w:r w:rsidR="00B353DE">
        <w:rPr>
          <w:rFonts w:hint="eastAsia"/>
        </w:rPr>
        <w:t>AdaBoost</w:t>
      </w:r>
      <w:r w:rsidR="00B353DE">
        <w:rPr>
          <w:rFonts w:hint="eastAsia"/>
        </w:rPr>
        <w:t>的时候</w:t>
      </w:r>
      <w:r w:rsidR="00190BF1">
        <w:rPr>
          <w:rFonts w:hint="eastAsia"/>
        </w:rPr>
        <w:t>由于迭代次数过多，以及使用的分类器</w:t>
      </w:r>
      <w:r w:rsidR="00F43E41">
        <w:rPr>
          <w:rFonts w:hint="eastAsia"/>
        </w:rPr>
        <w:t>过多而</w:t>
      </w:r>
      <w:r w:rsidR="00190BF1">
        <w:rPr>
          <w:rFonts w:hint="eastAsia"/>
        </w:rPr>
        <w:t>产生的过拟合</w:t>
      </w:r>
      <w:r w:rsidR="00F43E41">
        <w:rPr>
          <w:rFonts w:hint="eastAsia"/>
        </w:rPr>
        <w:t>导致</w:t>
      </w:r>
      <w:r w:rsidR="00283787">
        <w:rPr>
          <w:rFonts w:hint="eastAsia"/>
        </w:rPr>
        <w:t>准确率的下降。</w:t>
      </w:r>
    </w:p>
    <w:p w14:paraId="487E6EE5" w14:textId="77777777" w:rsidR="00F62BFB" w:rsidRPr="00F62BFB" w:rsidRDefault="00F62BFB" w:rsidP="00F62BFB"/>
    <w:p w14:paraId="775D5EE0" w14:textId="233A35B0" w:rsidR="00356A70" w:rsidRPr="00107665" w:rsidRDefault="00180311" w:rsidP="00180311">
      <w:pPr>
        <w:pStyle w:val="Heading2"/>
        <w:spacing w:before="156" w:after="156"/>
      </w:pPr>
      <w:bookmarkStart w:id="11" w:name="_Toc163908549"/>
      <w:r>
        <w:rPr>
          <w:rFonts w:hint="eastAsia"/>
        </w:rPr>
        <w:t>题目三：</w:t>
      </w:r>
      <w:r w:rsidRPr="00180311">
        <w:rPr>
          <w:rFonts w:hint="eastAsia"/>
        </w:rPr>
        <w:t>讨论和图示基分类器的偏差和方差</w:t>
      </w:r>
      <w:bookmarkEnd w:id="11"/>
    </w:p>
    <w:p w14:paraId="50347BC7" w14:textId="23394876" w:rsidR="00DA3636" w:rsidRDefault="008C592F" w:rsidP="00350B9A">
      <w:pPr>
        <w:pStyle w:val="Heading3"/>
        <w:numPr>
          <w:ilvl w:val="2"/>
          <w:numId w:val="1"/>
        </w:numPr>
        <w:spacing w:before="156" w:after="156"/>
      </w:pPr>
      <w:bookmarkStart w:id="12" w:name="_Toc163908550"/>
      <w:r>
        <w:rPr>
          <w:rFonts w:hint="eastAsia"/>
        </w:rPr>
        <w:t>关于</w:t>
      </w:r>
      <w:r w:rsidR="00496F3E">
        <w:rPr>
          <w:rFonts w:hint="eastAsia"/>
        </w:rPr>
        <w:t>偏差和方差</w:t>
      </w:r>
      <w:bookmarkEnd w:id="12"/>
    </w:p>
    <w:p w14:paraId="49E0E4A7" w14:textId="14B3296A" w:rsidR="00525E0F" w:rsidRDefault="001C2BF6" w:rsidP="00525E0F">
      <w:pPr>
        <w:pStyle w:val="ListParagraph"/>
        <w:numPr>
          <w:ilvl w:val="0"/>
          <w:numId w:val="48"/>
        </w:numPr>
      </w:pPr>
      <w:r w:rsidRPr="001C2BF6">
        <w:t>偏差</w:t>
      </w:r>
      <w:r>
        <w:rPr>
          <w:rFonts w:hint="eastAsia"/>
        </w:rPr>
        <w:t>（</w:t>
      </w:r>
      <w:r>
        <w:rPr>
          <w:rFonts w:hint="eastAsia"/>
        </w:rPr>
        <w:t>bias</w:t>
      </w:r>
      <w:r w:rsidR="00AE7F05">
        <w:rPr>
          <w:rFonts w:hint="eastAsia"/>
        </w:rPr>
        <w:t>）</w:t>
      </w:r>
      <w:r w:rsidR="00525E0F">
        <w:rPr>
          <w:rFonts w:hint="eastAsia"/>
        </w:rPr>
        <w:t>：</w:t>
      </w:r>
      <w:r w:rsidR="00FB6738" w:rsidRPr="00FB6738">
        <w:t>模型预测的期望值（或平均值）与正确值之间的差异</w:t>
      </w:r>
      <w:r w:rsidR="00815F0B">
        <w:rPr>
          <w:rFonts w:hint="eastAsia"/>
        </w:rPr>
        <w:t>。</w:t>
      </w:r>
      <w:r w:rsidR="0047341A">
        <w:rPr>
          <w:rFonts w:hint="eastAsia"/>
        </w:rPr>
        <w:t>也就是</w:t>
      </w:r>
      <m:oMath>
        <m:r>
          <w:rPr>
            <w:rFonts w:ascii="Cambria Math" w:hAnsi="Cambria Math" w:hint="eastAsia"/>
          </w:rPr>
          <m:t>Bia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</m:d>
        <m:r>
          <w:rPr>
            <w:rFonts w:ascii="Cambria Math" w:hAnsi="Cambria Math"/>
          </w:rPr>
          <m:t>=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</m:d>
        <m:r>
          <w:rPr>
            <w:rFonts w:ascii="Cambria Math" w:hAnsi="Cambria Math"/>
          </w:rPr>
          <m:t>-x</m:t>
        </m:r>
      </m:oMath>
    </w:p>
    <w:p w14:paraId="69C4F31C" w14:textId="79BEC959" w:rsidR="0048298B" w:rsidRPr="00560A89" w:rsidRDefault="0048298B" w:rsidP="00DE344A">
      <w:pPr>
        <w:pStyle w:val="ListParagraph"/>
        <w:numPr>
          <w:ilvl w:val="0"/>
          <w:numId w:val="48"/>
        </w:numPr>
      </w:pPr>
      <w:r>
        <w:rPr>
          <w:rFonts w:hint="eastAsia"/>
        </w:rPr>
        <w:t>方差</w:t>
      </w:r>
      <w:r w:rsidR="00D16CBD">
        <w:rPr>
          <w:rFonts w:hint="eastAsia"/>
        </w:rPr>
        <w:t>(</w:t>
      </w:r>
      <w:r w:rsidRPr="0048298B">
        <w:t>Variance</w:t>
      </w:r>
      <w:r w:rsidR="00D16CBD" w:rsidRPr="00043F9B">
        <w:rPr>
          <w:rFonts w:hint="eastAsia"/>
        </w:rPr>
        <w:t>)</w:t>
      </w:r>
      <w:r w:rsidR="00FD6AF4">
        <w:rPr>
          <w:rFonts w:ascii="Palatino Linotype" w:hAnsi="Palatino Linotype" w:hint="eastAsia"/>
          <w:color w:val="000000"/>
          <w:shd w:val="clear" w:color="auto" w:fill="FFFFFF"/>
        </w:rPr>
        <w:t>：</w:t>
      </w:r>
      <w:r w:rsidR="00FD6AF4" w:rsidRPr="00FD6AF4">
        <w:rPr>
          <w:rFonts w:ascii="Palatino Linotype" w:hAnsi="Palatino Linotype"/>
          <w:color w:val="000000"/>
          <w:shd w:val="clear" w:color="auto" w:fill="FFFFFF"/>
        </w:rPr>
        <w:t>模型对某个数据点的预测结果的可变性</w:t>
      </w:r>
      <w:r w:rsidR="00FD6AF4">
        <w:rPr>
          <w:rFonts w:ascii="Palatino Linotype" w:hAnsi="Palatino Linotype" w:hint="eastAsia"/>
          <w:color w:val="000000"/>
          <w:shd w:val="clear" w:color="auto" w:fill="FFFFFF"/>
        </w:rPr>
        <w:t>，使用不同模型</w:t>
      </w:r>
      <w:r w:rsidR="007A4FC3">
        <w:rPr>
          <w:rFonts w:ascii="Palatino Linotype" w:hAnsi="Palatino Linotype" w:hint="eastAsia"/>
          <w:color w:val="000000"/>
          <w:shd w:val="clear" w:color="auto" w:fill="FFFFFF"/>
        </w:rPr>
        <w:t>对同</w:t>
      </w:r>
      <w:r w:rsidR="0090718A">
        <w:rPr>
          <w:rFonts w:ascii="Palatino Linotype" w:hAnsi="Palatino Linotype" w:hint="eastAsia"/>
          <w:color w:val="000000"/>
          <w:shd w:val="clear" w:color="auto" w:fill="FFFFFF"/>
        </w:rPr>
        <w:t>一</w:t>
      </w:r>
      <w:r w:rsidR="007A4FC3">
        <w:rPr>
          <w:rFonts w:ascii="Palatino Linotype" w:hAnsi="Palatino Linotype" w:hint="eastAsia"/>
          <w:color w:val="000000"/>
          <w:shd w:val="clear" w:color="auto" w:fill="FFFFFF"/>
        </w:rPr>
        <w:t>数据点的</w:t>
      </w:r>
      <w:r w:rsidR="00843136">
        <w:rPr>
          <w:rFonts w:ascii="Palatino Linotype" w:hAnsi="Palatino Linotype" w:hint="eastAsia"/>
          <w:color w:val="000000"/>
          <w:shd w:val="clear" w:color="auto" w:fill="FFFFFF"/>
        </w:rPr>
        <w:t>预测值</w:t>
      </w:r>
      <w:r w:rsidR="007A4FC3">
        <w:rPr>
          <w:rFonts w:ascii="Palatino Linotype" w:hAnsi="Palatino Linotype" w:hint="eastAsia"/>
          <w:color w:val="000000"/>
          <w:shd w:val="clear" w:color="auto" w:fill="FFFFFF"/>
        </w:rPr>
        <w:t>可变性。</w:t>
      </w:r>
      <m:oMath>
        <m:r>
          <w:rPr>
            <w:rFonts w:ascii="Cambria Math" w:hAnsi="Cambria Math"/>
          </w:rPr>
          <m:t>Var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</m:d>
        <m:r>
          <w:rPr>
            <w:rFonts w:ascii="Cambria Math" w:hAnsi="Cambria Math"/>
          </w:rPr>
          <m:t>=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E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acc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d>
      </m:oMath>
    </w:p>
    <w:p w14:paraId="7CB0CA5B" w14:textId="4C2E3E7A" w:rsidR="00560A89" w:rsidRDefault="00560A89" w:rsidP="00560A89">
      <w:pPr>
        <w:ind w:left="420"/>
      </w:pPr>
      <w:r>
        <w:rPr>
          <w:rFonts w:hint="eastAsia"/>
        </w:rPr>
        <w:t>下面是我看到的一张解释很清楚的图标</w:t>
      </w:r>
      <w:r w:rsidR="0066317A">
        <w:rPr>
          <w:rFonts w:hint="eastAsia"/>
        </w:rPr>
        <w:t>：</w:t>
      </w:r>
    </w:p>
    <w:p w14:paraId="71070D66" w14:textId="77777777" w:rsidR="00D80E1A" w:rsidRDefault="0090718A" w:rsidP="00D80E1A">
      <w:pPr>
        <w:keepNext/>
        <w:ind w:left="420"/>
        <w:jc w:val="center"/>
      </w:pPr>
      <w:r>
        <w:rPr>
          <w:noProof/>
        </w:rPr>
        <w:drawing>
          <wp:inline distT="0" distB="0" distL="0" distR="0" wp14:anchorId="343C3954" wp14:editId="0741D101">
            <wp:extent cx="2654136" cy="2424585"/>
            <wp:effectExtent l="19050" t="19050" r="13335" b="13970"/>
            <wp:docPr id="18626309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263099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71551" cy="2440494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C492A22" w14:textId="720B5B1C" w:rsidR="0066317A" w:rsidRPr="00DE344A" w:rsidRDefault="00D80E1A" w:rsidP="00D80E1A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7CEA">
        <w:rPr>
          <w:noProof/>
        </w:rPr>
        <w:t>10</w:t>
      </w:r>
      <w:r>
        <w:fldChar w:fldCharType="end"/>
      </w:r>
      <w:r>
        <w:rPr>
          <w:rFonts w:hint="eastAsia"/>
        </w:rPr>
        <w:t xml:space="preserve">  </w:t>
      </w:r>
      <w:r>
        <w:rPr>
          <w:rFonts w:hint="eastAsia"/>
        </w:rPr>
        <w:t>图示偏差和方差</w:t>
      </w:r>
      <w:r>
        <w:fldChar w:fldCharType="begin"/>
      </w:r>
      <w:r>
        <w:instrText xml:space="preserve"> ADDIN ZOTERO_ITEM CSL_CITATION {"citationID":"1v2tlChF","properties":{"formattedCitation":"\\super [2]\\nosupersub{}","plainCitation":"[2]","noteIndex":0},"citationItems":[{"id":56,"uris":["http://zotero.org/users/12496540/items/XPMG59KC"],"itemData":{"id":56,"type":"webpage","title":"Understanding the Bias-Variance Tradeoff","URL":"https://scott.fortmann-roe.com/docs/BiasVariance.html","accessed":{"date-parts":[["2024",4,13]]}}}],"schema":"https://github.com/citation-style-language/schema/raw/master/csl-citation.json"} </w:instrText>
      </w:r>
      <w:r>
        <w:fldChar w:fldCharType="separate"/>
      </w:r>
      <w:r w:rsidRPr="00D80E1A">
        <w:rPr>
          <w:rFonts w:ascii="Cambria" w:hAnsi="Cambria" w:cs="Times New Roman"/>
          <w:kern w:val="0"/>
          <w:szCs w:val="24"/>
          <w:vertAlign w:val="superscript"/>
        </w:rPr>
        <w:t>[2]</w:t>
      </w:r>
      <w:r>
        <w:fldChar w:fldCharType="end"/>
      </w:r>
    </w:p>
    <w:p w14:paraId="3A9CD742" w14:textId="3D52E7FC" w:rsidR="004037FF" w:rsidRDefault="00FC6357" w:rsidP="00994DBE">
      <w:pPr>
        <w:pStyle w:val="Heading3"/>
        <w:numPr>
          <w:ilvl w:val="2"/>
          <w:numId w:val="1"/>
        </w:numPr>
        <w:spacing w:before="156" w:after="156"/>
      </w:pPr>
      <w:bookmarkStart w:id="13" w:name="_Toc163908551"/>
      <w:r>
        <w:rPr>
          <w:rFonts w:hint="eastAsia"/>
        </w:rPr>
        <w:lastRenderedPageBreak/>
        <w:t>计算基分类器的偏差和方差</w:t>
      </w:r>
      <w:bookmarkEnd w:id="13"/>
    </w:p>
    <w:p w14:paraId="58F526E4" w14:textId="77777777" w:rsidR="0093783B" w:rsidRDefault="00AE7F05" w:rsidP="0093783B">
      <w:pPr>
        <w:ind w:left="420"/>
      </w:pPr>
      <w:r>
        <w:rPr>
          <w:rFonts w:hint="eastAsia"/>
        </w:rPr>
        <w:t xml:space="preserve">    </w:t>
      </w:r>
      <w:r w:rsidR="00E34BDF">
        <w:rPr>
          <w:rFonts w:hint="eastAsia"/>
        </w:rPr>
        <w:t>在计算偏差和方差的时候，我选择了</w:t>
      </w:r>
      <w:proofErr w:type="spellStart"/>
      <w:r w:rsidR="002D34DA" w:rsidRPr="002D34DA">
        <w:t>mlxtend</w:t>
      </w:r>
      <w:proofErr w:type="spellEnd"/>
      <w:proofErr w:type="gramStart"/>
      <w:r>
        <w:rPr>
          <w:rFonts w:hint="eastAsia"/>
        </w:rPr>
        <w:t>库</w:t>
      </w:r>
      <w:r w:rsidR="0095260A">
        <w:rPr>
          <w:rFonts w:hint="eastAsia"/>
        </w:rPr>
        <w:t>提供</w:t>
      </w:r>
      <w:proofErr w:type="gramEnd"/>
      <w:r w:rsidR="0095260A">
        <w:rPr>
          <w:rFonts w:hint="eastAsia"/>
        </w:rPr>
        <w:t>的</w:t>
      </w:r>
      <w:proofErr w:type="spellStart"/>
      <w:r w:rsidR="0095260A" w:rsidRPr="0095260A">
        <w:t>bias_variance_decomp</w:t>
      </w:r>
      <w:proofErr w:type="spellEnd"/>
      <w:r w:rsidR="0095260A">
        <w:rPr>
          <w:rFonts w:hint="eastAsia"/>
        </w:rPr>
        <w:t>函数。</w:t>
      </w:r>
      <w:r w:rsidR="00E0463B">
        <w:rPr>
          <w:rFonts w:hint="eastAsia"/>
        </w:rPr>
        <w:t>这个函数</w:t>
      </w:r>
      <w:r w:rsidR="00FD2333">
        <w:rPr>
          <w:rFonts w:hint="eastAsia"/>
        </w:rPr>
        <w:t>通过</w:t>
      </w:r>
      <w:r w:rsidR="00C20A9B">
        <w:rPr>
          <w:rFonts w:hint="eastAsia"/>
        </w:rPr>
        <w:t>从</w:t>
      </w:r>
      <w:r w:rsidR="002275BD">
        <w:rPr>
          <w:rFonts w:hint="eastAsia"/>
        </w:rPr>
        <w:t>训练集中</w:t>
      </w:r>
      <w:r w:rsidR="0098212E">
        <w:rPr>
          <w:rFonts w:hint="eastAsia"/>
        </w:rPr>
        <w:t>随机多次（默认</w:t>
      </w:r>
      <w:r w:rsidR="0098212E">
        <w:rPr>
          <w:rFonts w:hint="eastAsia"/>
        </w:rPr>
        <w:t>200</w:t>
      </w:r>
      <w:r w:rsidR="0098212E">
        <w:rPr>
          <w:rFonts w:hint="eastAsia"/>
        </w:rPr>
        <w:t>次）</w:t>
      </w:r>
      <w:r w:rsidR="004360E2">
        <w:rPr>
          <w:rFonts w:hint="eastAsia"/>
        </w:rPr>
        <w:t>随机选择</w:t>
      </w:r>
      <w:r w:rsidR="00F34C4C">
        <w:rPr>
          <w:rFonts w:hint="eastAsia"/>
        </w:rPr>
        <w:t>数据</w:t>
      </w:r>
      <w:r w:rsidR="004360E2">
        <w:rPr>
          <w:rFonts w:hint="eastAsia"/>
        </w:rPr>
        <w:t>并训练模型，然后在测试集上进行测试</w:t>
      </w:r>
      <w:r w:rsidR="00D16CBD">
        <w:rPr>
          <w:rFonts w:hint="eastAsia"/>
        </w:rPr>
        <w:t>，再按照上面提到的两个公式计算</w:t>
      </w:r>
      <w:r>
        <w:rPr>
          <w:rFonts w:hint="eastAsia"/>
        </w:rPr>
        <w:t>出</w:t>
      </w:r>
      <w:r w:rsidR="00576255">
        <w:rPr>
          <w:rFonts w:hint="eastAsia"/>
        </w:rPr>
        <w:t>偏差和方差。</w:t>
      </w:r>
      <w:r w:rsidR="00F34C4C">
        <w:rPr>
          <w:rFonts w:hint="eastAsia"/>
        </w:rPr>
        <w:t>于是我得到了下面的结果：</w:t>
      </w:r>
    </w:p>
    <w:p w14:paraId="292EDF6F" w14:textId="02643295" w:rsidR="004617B1" w:rsidRDefault="004617B1" w:rsidP="0093783B">
      <w:pPr>
        <w:ind w:left="420"/>
        <w:jc w:val="center"/>
      </w:pPr>
      <w:r>
        <w:rPr>
          <w:noProof/>
        </w:rPr>
        <w:drawing>
          <wp:inline distT="0" distB="0" distL="0" distR="0" wp14:anchorId="0FFF1047" wp14:editId="355058C8">
            <wp:extent cx="5556415" cy="3080057"/>
            <wp:effectExtent l="19050" t="19050" r="25400" b="25400"/>
            <wp:docPr id="14717628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176288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567161" cy="3086014"/>
                    </a:xfrm>
                    <a:prstGeom prst="rect">
                      <a:avLst/>
                    </a:prstGeom>
                    <a:ln>
                      <a:solidFill>
                        <a:schemeClr val="bg1">
                          <a:lumMod val="65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0513AB39" w14:textId="094B5693" w:rsidR="00F34C4C" w:rsidRPr="0095260A" w:rsidRDefault="00E133E9" w:rsidP="004617B1">
      <w:pPr>
        <w:pStyle w:val="Caption"/>
        <w:ind w:left="420" w:firstLine="420"/>
        <w:jc w:val="center"/>
      </w:pPr>
      <w:r>
        <w:rPr>
          <w:rFonts w:hint="eastAsia"/>
        </w:rPr>
        <w:t xml:space="preserve">  </w:t>
      </w:r>
      <w:r w:rsidR="004617B1">
        <w:t xml:space="preserve">Figure </w:t>
      </w:r>
      <w:r w:rsidR="004617B1">
        <w:fldChar w:fldCharType="begin"/>
      </w:r>
      <w:r w:rsidR="004617B1">
        <w:instrText xml:space="preserve"> SEQ Figure \* ARABIC </w:instrText>
      </w:r>
      <w:r w:rsidR="004617B1">
        <w:fldChar w:fldCharType="separate"/>
      </w:r>
      <w:r w:rsidR="00927CEA">
        <w:rPr>
          <w:noProof/>
        </w:rPr>
        <w:t>11</w:t>
      </w:r>
      <w:r w:rsidR="004617B1">
        <w:fldChar w:fldCharType="end"/>
      </w:r>
      <w:r w:rsidR="004617B1">
        <w:rPr>
          <w:rFonts w:hint="eastAsia"/>
        </w:rPr>
        <w:t xml:space="preserve">  </w:t>
      </w:r>
      <w:r w:rsidR="004617B1" w:rsidRPr="00EE7CA6">
        <w:rPr>
          <w:rFonts w:hint="eastAsia"/>
        </w:rPr>
        <w:t>基分类器的期望损失、偏差和方差</w:t>
      </w:r>
    </w:p>
    <w:p w14:paraId="13169396" w14:textId="389C3250" w:rsidR="009A30E7" w:rsidRDefault="00A96ADD" w:rsidP="007277CD">
      <w:pPr>
        <w:ind w:left="420"/>
      </w:pPr>
      <w:r>
        <w:rPr>
          <w:rFonts w:hint="eastAsia"/>
        </w:rPr>
        <w:t xml:space="preserve">    </w:t>
      </w:r>
      <w:r w:rsidR="007A3160">
        <w:rPr>
          <w:rFonts w:hint="eastAsia"/>
        </w:rPr>
        <w:t>除了朴素贝叶斯</w:t>
      </w:r>
      <w:r w:rsidR="00B41C9B">
        <w:rPr>
          <w:rFonts w:hint="eastAsia"/>
        </w:rPr>
        <w:t>，感觉其他的基分类器表现都比较相似。</w:t>
      </w:r>
      <w:r w:rsidR="003C66DB">
        <w:rPr>
          <w:rFonts w:hint="eastAsia"/>
        </w:rPr>
        <w:t>比如</w:t>
      </w:r>
      <w:r w:rsidR="003C66DB">
        <w:rPr>
          <w:rFonts w:hint="eastAsia"/>
        </w:rPr>
        <w:t>SVM</w:t>
      </w:r>
      <w:r w:rsidR="003C66DB">
        <w:rPr>
          <w:rFonts w:hint="eastAsia"/>
        </w:rPr>
        <w:t>作为</w:t>
      </w:r>
      <w:r w:rsidR="005C1E04">
        <w:rPr>
          <w:rFonts w:hint="eastAsia"/>
        </w:rPr>
        <w:t>在</w:t>
      </w:r>
      <w:r w:rsidR="00651F5F">
        <w:rPr>
          <w:rFonts w:hint="eastAsia"/>
        </w:rPr>
        <w:t>上文的测试中表现最好的</w:t>
      </w:r>
      <w:r w:rsidR="005C1E04">
        <w:rPr>
          <w:rFonts w:hint="eastAsia"/>
        </w:rPr>
        <w:t>模型，偏差和方差都是最低的</w:t>
      </w:r>
      <w:r w:rsidR="008A034D">
        <w:rPr>
          <w:rFonts w:hint="eastAsia"/>
        </w:rPr>
        <w:t>，但是和其他模型也没有拉开特别大的差距。</w:t>
      </w:r>
    </w:p>
    <w:p w14:paraId="34D12C3A" w14:textId="77777777" w:rsidR="007277CD" w:rsidRPr="007277CD" w:rsidRDefault="007277CD" w:rsidP="007277CD">
      <w:pPr>
        <w:ind w:left="420"/>
      </w:pPr>
    </w:p>
    <w:p w14:paraId="239AFD25" w14:textId="30E17E05" w:rsidR="00143A84" w:rsidRDefault="003F46D3" w:rsidP="00E6589C">
      <w:pPr>
        <w:pStyle w:val="Heading1"/>
        <w:numPr>
          <w:ilvl w:val="0"/>
          <w:numId w:val="1"/>
        </w:numPr>
      </w:pPr>
      <w:bookmarkStart w:id="14" w:name="_Toc163908552"/>
      <w:r>
        <w:rPr>
          <w:rFonts w:hint="eastAsia"/>
        </w:rPr>
        <w:t>总结</w:t>
      </w:r>
      <w:bookmarkEnd w:id="14"/>
    </w:p>
    <w:p w14:paraId="0F4C70B1" w14:textId="0186BC63" w:rsidR="00BF5CCD" w:rsidRPr="00143A84" w:rsidRDefault="00BF5CCD" w:rsidP="00143A84">
      <w:pPr>
        <w:ind w:left="420" w:firstLine="420"/>
        <w:rPr>
          <w:noProof/>
        </w:rPr>
      </w:pPr>
      <w:r>
        <w:rPr>
          <w:rFonts w:hint="eastAsia"/>
          <w:noProof/>
        </w:rPr>
        <w:t>综上所述，</w:t>
      </w:r>
      <w:r w:rsidR="009D7C88">
        <w:rPr>
          <w:rFonts w:hint="eastAsia"/>
          <w:noProof/>
        </w:rPr>
        <w:t>对于表现能力不佳的模型，比如决策桩</w:t>
      </w:r>
      <w:r w:rsidR="005A5069">
        <w:rPr>
          <w:rFonts w:hint="eastAsia"/>
          <w:noProof/>
        </w:rPr>
        <w:t>，使用</w:t>
      </w:r>
      <w:r w:rsidR="005A5069">
        <w:rPr>
          <w:rFonts w:hint="eastAsia"/>
          <w:noProof/>
        </w:rPr>
        <w:t>AdaBoost</w:t>
      </w:r>
      <w:r w:rsidR="005A5069">
        <w:rPr>
          <w:rFonts w:hint="eastAsia"/>
          <w:noProof/>
        </w:rPr>
        <w:t>能够</w:t>
      </w:r>
      <w:r w:rsidR="00704914">
        <w:rPr>
          <w:rFonts w:hint="eastAsia"/>
          <w:noProof/>
        </w:rPr>
        <w:t>大幅提升整体的准确度</w:t>
      </w:r>
      <w:r w:rsidR="006F705B">
        <w:rPr>
          <w:rFonts w:hint="eastAsia"/>
          <w:noProof/>
        </w:rPr>
        <w:t>。</w:t>
      </w:r>
      <w:r w:rsidR="0043139C">
        <w:rPr>
          <w:rFonts w:hint="eastAsia"/>
          <w:noProof/>
        </w:rPr>
        <w:t>但是如果使用</w:t>
      </w:r>
      <w:r w:rsidR="00CF7471">
        <w:rPr>
          <w:rFonts w:hint="eastAsia"/>
          <w:noProof/>
        </w:rPr>
        <w:t>表现</w:t>
      </w:r>
      <w:r w:rsidR="0043139C">
        <w:rPr>
          <w:rFonts w:hint="eastAsia"/>
          <w:noProof/>
        </w:rPr>
        <w:t>力比较强的模型进行集成的话，有时候可能会因为</w:t>
      </w:r>
      <w:r w:rsidR="00CF7471">
        <w:rPr>
          <w:rFonts w:hint="eastAsia"/>
          <w:noProof/>
        </w:rPr>
        <w:t>过拟合等问题导致</w:t>
      </w:r>
      <w:r w:rsidR="00870915">
        <w:rPr>
          <w:rFonts w:hint="eastAsia"/>
          <w:noProof/>
        </w:rPr>
        <w:t>反而不如不集成而仅使用单个分类器的情况。</w:t>
      </w:r>
      <w:r w:rsidR="00B56E94">
        <w:rPr>
          <w:rFonts w:hint="eastAsia"/>
          <w:noProof/>
        </w:rPr>
        <w:t>并且经过一系列的测试，</w:t>
      </w:r>
      <w:r w:rsidR="002E03FD">
        <w:rPr>
          <w:rFonts w:hint="eastAsia"/>
          <w:noProof/>
        </w:rPr>
        <w:t>决策桩的整体效果是很不错的，我认为达到了一个正确率和计算效率的平衡点。</w:t>
      </w:r>
    </w:p>
    <w:p w14:paraId="5F4E112A" w14:textId="491B4199" w:rsidR="00576102" w:rsidRDefault="00601106" w:rsidP="00B55B37">
      <w:pPr>
        <w:ind w:left="420"/>
        <w:rPr>
          <w:noProof/>
        </w:rPr>
      </w:pPr>
      <w:r>
        <w:rPr>
          <w:rFonts w:hint="eastAsia"/>
          <w:noProof/>
        </w:rPr>
        <w:t xml:space="preserve">    </w:t>
      </w:r>
      <w:r w:rsidR="00721CC3">
        <w:rPr>
          <w:rFonts w:hint="eastAsia"/>
          <w:noProof/>
        </w:rPr>
        <w:t>这次实验</w:t>
      </w:r>
      <w:r w:rsidR="009B642E">
        <w:rPr>
          <w:rFonts w:hint="eastAsia"/>
          <w:noProof/>
        </w:rPr>
        <w:t>花费了我非常多的时间和精力，</w:t>
      </w:r>
      <w:r w:rsidR="00E21EA7">
        <w:rPr>
          <w:rFonts w:hint="eastAsia"/>
          <w:noProof/>
        </w:rPr>
        <w:t>从复习上个学习学过的</w:t>
      </w:r>
      <w:r w:rsidR="007527FE">
        <w:rPr>
          <w:rFonts w:hint="eastAsia"/>
          <w:noProof/>
        </w:rPr>
        <w:t>各种</w:t>
      </w:r>
      <w:r w:rsidR="00C72E72">
        <w:rPr>
          <w:rFonts w:hint="eastAsia"/>
          <w:noProof/>
        </w:rPr>
        <w:t>集成</w:t>
      </w:r>
      <w:r w:rsidR="007527FE">
        <w:rPr>
          <w:rFonts w:hint="eastAsia"/>
          <w:noProof/>
        </w:rPr>
        <w:t>方式</w:t>
      </w:r>
      <w:r w:rsidR="00E21EA7">
        <w:rPr>
          <w:rFonts w:hint="eastAsia"/>
          <w:noProof/>
        </w:rPr>
        <w:t>的原理到可视化</w:t>
      </w:r>
      <w:r w:rsidR="006D51D8">
        <w:rPr>
          <w:rFonts w:hint="eastAsia"/>
          <w:noProof/>
        </w:rPr>
        <w:t>模型的方法</w:t>
      </w:r>
      <w:r w:rsidR="00E71B6E">
        <w:rPr>
          <w:rFonts w:hint="eastAsia"/>
          <w:noProof/>
        </w:rPr>
        <w:t>，到思考模型的测试策略。</w:t>
      </w:r>
      <w:r w:rsidR="00F54B0E">
        <w:rPr>
          <w:rFonts w:hint="eastAsia"/>
          <w:noProof/>
        </w:rPr>
        <w:t>每一个环节都十分重要，</w:t>
      </w:r>
      <w:r w:rsidR="0087294A">
        <w:rPr>
          <w:rFonts w:hint="eastAsia"/>
          <w:noProof/>
        </w:rPr>
        <w:t>我也都遇到了一些困难</w:t>
      </w:r>
      <w:r w:rsidR="00B95221">
        <w:rPr>
          <w:rFonts w:hint="eastAsia"/>
          <w:noProof/>
        </w:rPr>
        <w:t>：</w:t>
      </w:r>
    </w:p>
    <w:p w14:paraId="1526A245" w14:textId="1A8B907D" w:rsidR="00576102" w:rsidRDefault="00576102" w:rsidP="000C393C">
      <w:pPr>
        <w:ind w:left="420"/>
        <w:rPr>
          <w:noProof/>
        </w:rPr>
      </w:pPr>
      <w:r>
        <w:rPr>
          <w:rFonts w:hint="eastAsia"/>
          <w:noProof/>
        </w:rPr>
        <w:t xml:space="preserve">    </w:t>
      </w:r>
      <w:r w:rsidR="00322E30">
        <w:rPr>
          <w:rFonts w:hint="eastAsia"/>
          <w:noProof/>
        </w:rPr>
        <w:t>这次我花费最多时间解决的问题就是</w:t>
      </w:r>
      <w:r w:rsidR="00C20588">
        <w:rPr>
          <w:rFonts w:hint="eastAsia"/>
          <w:noProof/>
        </w:rPr>
        <w:t>研究</w:t>
      </w:r>
      <w:r w:rsidR="00D80A68">
        <w:rPr>
          <w:rFonts w:hint="eastAsia"/>
          <w:noProof/>
        </w:rPr>
        <w:t>SAMME</w:t>
      </w:r>
      <w:r w:rsidR="00D80A68">
        <w:rPr>
          <w:rFonts w:hint="eastAsia"/>
          <w:noProof/>
        </w:rPr>
        <w:t>和</w:t>
      </w:r>
      <w:r w:rsidR="00D80A68">
        <w:rPr>
          <w:rFonts w:hint="eastAsia"/>
          <w:noProof/>
        </w:rPr>
        <w:t>SAMME.R</w:t>
      </w:r>
      <w:r w:rsidR="00D80A68">
        <w:rPr>
          <w:rFonts w:hint="eastAsia"/>
          <w:noProof/>
        </w:rPr>
        <w:t>的实现方式</w:t>
      </w:r>
      <w:r w:rsidR="008F5443">
        <w:rPr>
          <w:noProof/>
        </w:rPr>
        <w:fldChar w:fldCharType="begin"/>
      </w:r>
      <w:r w:rsidR="008F5443">
        <w:rPr>
          <w:noProof/>
        </w:rPr>
        <w:instrText xml:space="preserve"> ADDIN ZOTERO_ITEM CSL_CITATION {"citationID":"71z8yHrs","properties":{"formattedCitation":"\\super [1]\\nosupersub{}","plainCitation":"[1]","noteIndex":0},"citationItems":[{"id":43,"uris":["http://zotero.org/users/12496540/items/UUGUA5AW"],"itemData":{"id":43,"type":"article-journal","container-title":"Statistics and Its Interface","DOI":"10.4310/SII.2009.v2.n3.a8","ISSN":"19387989, 19387997","issue":"3","language":"en","page":"349-360","source":"DOI.org (Crossref)","title":"Multi-class AdaBoost","volume":"2","author":[{"family":"Hastie","given":"Trevor"},{"family":"Rosset","given":"Saharon"},{"family":"Zhu","given":"Ji"},{"family":"Zou","given":"Hui"}],"issued":{"date-parts":[["2009"]]}}}],"schema":"https://github.com/citation-style-language/schema/raw/master/csl-citation.json"} </w:instrText>
      </w:r>
      <w:r w:rsidR="008F5443">
        <w:rPr>
          <w:noProof/>
        </w:rPr>
        <w:fldChar w:fldCharType="separate"/>
      </w:r>
      <w:r w:rsidR="008F5443" w:rsidRPr="008F5443">
        <w:rPr>
          <w:rFonts w:cs="Times New Roman"/>
          <w:kern w:val="0"/>
          <w:szCs w:val="24"/>
          <w:vertAlign w:val="superscript"/>
        </w:rPr>
        <w:t>[1]</w:t>
      </w:r>
      <w:r w:rsidR="008F5443">
        <w:rPr>
          <w:noProof/>
        </w:rPr>
        <w:fldChar w:fldCharType="end"/>
      </w:r>
      <w:r w:rsidR="00D80A68">
        <w:rPr>
          <w:rFonts w:hint="eastAsia"/>
          <w:noProof/>
        </w:rPr>
        <w:t>，以及</w:t>
      </w:r>
      <w:r w:rsidR="008F6386">
        <w:rPr>
          <w:rFonts w:hint="eastAsia"/>
          <w:noProof/>
        </w:rPr>
        <w:t>它</w:t>
      </w:r>
      <w:r w:rsidR="00D80A68">
        <w:rPr>
          <w:rFonts w:hint="eastAsia"/>
          <w:noProof/>
        </w:rPr>
        <w:t>们的不同。</w:t>
      </w:r>
      <w:r w:rsidR="00404A50">
        <w:rPr>
          <w:rFonts w:hint="eastAsia"/>
          <w:noProof/>
        </w:rPr>
        <w:t>之前学的</w:t>
      </w:r>
      <w:r w:rsidR="00404A50">
        <w:rPr>
          <w:rFonts w:hint="eastAsia"/>
          <w:noProof/>
        </w:rPr>
        <w:t>AdaBoost</w:t>
      </w:r>
      <w:r w:rsidR="00404A50">
        <w:rPr>
          <w:rFonts w:hint="eastAsia"/>
          <w:noProof/>
        </w:rPr>
        <w:t>都是二分类的，</w:t>
      </w:r>
      <w:r w:rsidR="00404A50">
        <w:rPr>
          <w:rFonts w:hint="eastAsia"/>
          <w:noProof/>
        </w:rPr>
        <w:t>SAMME</w:t>
      </w:r>
      <w:r w:rsidR="008F6386">
        <w:rPr>
          <w:rFonts w:hint="eastAsia"/>
          <w:noProof/>
        </w:rPr>
        <w:t>使用了一种很巧妙的方式解决了多分类的问题，</w:t>
      </w:r>
      <w:r w:rsidR="0068772E">
        <w:rPr>
          <w:rFonts w:hint="eastAsia"/>
          <w:noProof/>
        </w:rPr>
        <w:t>让我醍醐灌顶。</w:t>
      </w:r>
    </w:p>
    <w:p w14:paraId="7F9D7D80" w14:textId="22EA3F14" w:rsidR="00395EA7" w:rsidRPr="007C346B" w:rsidRDefault="00A8176B" w:rsidP="00B55B37">
      <w:pPr>
        <w:ind w:left="420"/>
      </w:pPr>
      <w:r>
        <w:rPr>
          <w:rFonts w:hint="eastAsia"/>
          <w:noProof/>
        </w:rPr>
        <w:t xml:space="preserve">    </w:t>
      </w:r>
      <w:r w:rsidR="0013173B">
        <w:rPr>
          <w:rFonts w:hint="eastAsia"/>
          <w:noProof/>
        </w:rPr>
        <w:t>这次</w:t>
      </w:r>
      <w:r w:rsidR="000C393C">
        <w:rPr>
          <w:rFonts w:hint="eastAsia"/>
          <w:noProof/>
        </w:rPr>
        <w:t>的</w:t>
      </w:r>
      <w:r w:rsidR="0013173B">
        <w:rPr>
          <w:rFonts w:hint="eastAsia"/>
          <w:noProof/>
        </w:rPr>
        <w:t>实验让我受益匪浅，</w:t>
      </w:r>
      <w:r w:rsidR="00493EA0">
        <w:rPr>
          <w:rFonts w:hint="eastAsia"/>
          <w:noProof/>
        </w:rPr>
        <w:t>使我对</w:t>
      </w:r>
      <w:r w:rsidR="000F0A1D">
        <w:rPr>
          <w:rFonts w:hint="eastAsia"/>
          <w:noProof/>
        </w:rPr>
        <w:t>sklearn</w:t>
      </w:r>
      <w:r w:rsidR="000F0A1D">
        <w:rPr>
          <w:rFonts w:hint="eastAsia"/>
          <w:noProof/>
        </w:rPr>
        <w:t>库的理解更进一步</w:t>
      </w:r>
      <w:r w:rsidR="009D5E6A">
        <w:rPr>
          <w:rFonts w:hint="eastAsia"/>
          <w:noProof/>
        </w:rPr>
        <w:t>的同时也锻炼了我解决问题的</w:t>
      </w:r>
      <w:r w:rsidR="00BF3C7C">
        <w:rPr>
          <w:rFonts w:hint="eastAsia"/>
          <w:noProof/>
        </w:rPr>
        <w:t>能力</w:t>
      </w:r>
      <w:r w:rsidR="000F0A1D">
        <w:rPr>
          <w:rFonts w:hint="eastAsia"/>
          <w:noProof/>
        </w:rPr>
        <w:t>。</w:t>
      </w:r>
      <w:r w:rsidR="00EF3033">
        <w:rPr>
          <w:rFonts w:hint="eastAsia"/>
          <w:noProof/>
        </w:rPr>
        <w:t>上面提到的</w:t>
      </w:r>
      <w:r w:rsidR="00BF1894">
        <w:rPr>
          <w:rFonts w:hint="eastAsia"/>
          <w:noProof/>
        </w:rPr>
        <w:t>两个库都是在机器学习领域非常重要的工具，只有用好他们才</w:t>
      </w:r>
      <w:r w:rsidR="00154BF6">
        <w:rPr>
          <w:rFonts w:hint="eastAsia"/>
          <w:noProof/>
        </w:rPr>
        <w:t>能更好的完成实验，并理解这些模型的底层原理。</w:t>
      </w:r>
      <w:r w:rsidR="00D10583">
        <w:t>我将继续保持学习，</w:t>
      </w:r>
      <w:r w:rsidR="004B226D">
        <w:t>争取有朝一日能成为机器学习大师。</w:t>
      </w:r>
    </w:p>
    <w:p w14:paraId="682EAB79" w14:textId="15A3DB6E" w:rsidR="00081CBA" w:rsidRDefault="00081CBA" w:rsidP="00081CBA">
      <w:pPr>
        <w:pStyle w:val="Heading1"/>
        <w:numPr>
          <w:ilvl w:val="0"/>
          <w:numId w:val="1"/>
        </w:numPr>
      </w:pPr>
      <w:bookmarkStart w:id="15" w:name="_Toc163908553"/>
      <w:r>
        <w:rPr>
          <w:rFonts w:hint="eastAsia"/>
        </w:rPr>
        <w:lastRenderedPageBreak/>
        <w:t>附件</w:t>
      </w:r>
      <w:bookmarkEnd w:id="15"/>
    </w:p>
    <w:p w14:paraId="3DA691EC" w14:textId="4D449625" w:rsidR="00287DD7" w:rsidRDefault="00023D3B" w:rsidP="00023D3B">
      <w:pPr>
        <w:pStyle w:val="Heading2"/>
        <w:spacing w:before="156" w:after="156"/>
      </w:pPr>
      <w:bookmarkStart w:id="16" w:name="_完整代码"/>
      <w:bookmarkStart w:id="17" w:name="_Toc163908554"/>
      <w:bookmarkEnd w:id="16"/>
      <w:r>
        <w:rPr>
          <w:rFonts w:hint="eastAsia"/>
        </w:rPr>
        <w:t>完整</w:t>
      </w:r>
      <w:r w:rsidR="00287DD7">
        <w:rPr>
          <w:rFonts w:hint="eastAsia"/>
        </w:rPr>
        <w:t>代码</w:t>
      </w:r>
      <w:bookmarkEnd w:id="17"/>
    </w:p>
    <w:p w14:paraId="2C6A6398" w14:textId="24F65A2D" w:rsidR="00866594" w:rsidRDefault="00025F75" w:rsidP="00866594">
      <w:pPr>
        <w:pStyle w:val="Heading3"/>
        <w:numPr>
          <w:ilvl w:val="2"/>
          <w:numId w:val="1"/>
        </w:numPr>
        <w:spacing w:before="156" w:after="156"/>
      </w:pPr>
      <w:bookmarkStart w:id="18" w:name="_Toc163908555"/>
      <w:r>
        <w:rPr>
          <w:rFonts w:hint="eastAsia"/>
        </w:rPr>
        <w:t>测试</w:t>
      </w:r>
      <w:r w:rsidR="00FC0066">
        <w:rPr>
          <w:rFonts w:hint="eastAsia"/>
        </w:rPr>
        <w:t>SAMME</w:t>
      </w:r>
      <w:r w:rsidR="00FC0066">
        <w:rPr>
          <w:rFonts w:hint="eastAsia"/>
        </w:rPr>
        <w:t>和</w:t>
      </w:r>
      <w:r w:rsidR="00FC0066">
        <w:rPr>
          <w:rFonts w:hint="eastAsia"/>
        </w:rPr>
        <w:t>SAMME.R</w:t>
      </w:r>
      <w:r w:rsidR="00FC0066">
        <w:rPr>
          <w:rFonts w:hint="eastAsia"/>
        </w:rPr>
        <w:t>在深度为</w:t>
      </w:r>
      <w:r w:rsidR="00FC0066">
        <w:rPr>
          <w:rFonts w:hint="eastAsia"/>
        </w:rPr>
        <w:t>2</w:t>
      </w:r>
      <w:r w:rsidR="00FC0066">
        <w:rPr>
          <w:rFonts w:hint="eastAsia"/>
        </w:rPr>
        <w:t>的决策树上的</w:t>
      </w:r>
      <w:r w:rsidR="00F237BB">
        <w:rPr>
          <w:rFonts w:hint="eastAsia"/>
        </w:rPr>
        <w:t>效果</w:t>
      </w:r>
      <w:r w:rsidRPr="00025F75">
        <w:t>ada_boost_DT.py</w:t>
      </w:r>
      <w:bookmarkEnd w:id="18"/>
    </w:p>
    <w:p w14:paraId="5682C67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utils</w:t>
      </w:r>
    </w:p>
    <w:p w14:paraId="72057516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5669B85D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import numpy as np</w:t>
      </w:r>
    </w:p>
    <w:p w14:paraId="30D2ACDD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ensembl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AdaBoostClassifier</w:t>
      </w:r>
    </w:p>
    <w:p w14:paraId="1D3E756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odel_selectio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rain_test_spli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ridSearchCV</w:t>
      </w:r>
    </w:p>
    <w:p w14:paraId="002A9F1A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etric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ccuracy_score</w:t>
      </w:r>
    </w:p>
    <w:p w14:paraId="7E266223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tre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</w:p>
    <w:p w14:paraId="218FD3AD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atplotlib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yplo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</w:p>
    <w:p w14:paraId="25B8588F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eabor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ns</w:t>
      </w:r>
    </w:p>
    <w:p w14:paraId="2C2A2F15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atplotlib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</w:p>
    <w:p w14:paraId="695CF6E4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2E7886D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设置中文字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体</w:t>
      </w:r>
    </w:p>
    <w:p w14:paraId="60DA6D54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font.family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SimHei"</w:t>
      </w:r>
    </w:p>
    <w:p w14:paraId="36A10D54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解决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负号问题</w:t>
      </w:r>
    </w:p>
    <w:p w14:paraId="5B8912E0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xes.unicode_minus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alse</w:t>
      </w:r>
    </w:p>
    <w:p w14:paraId="34A6008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5F6F1D1F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itl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util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oad_data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data/iris.csv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4BD258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rain_test_spli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27564C4B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est_size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2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</w:p>
    <w:p w14:paraId="34B9AA52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1C7D3CB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A1501F0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lgorithm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SAMME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SAMME.R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</w:t>
      </w:r>
    </w:p>
    <w:p w14:paraId="12F8434F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lgorithm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lgorithm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</w:t>
      </w:r>
    </w:p>
    <w:p w14:paraId="593AEF8F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基学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习器（深度为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2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的决策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树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）</w:t>
      </w:r>
    </w:p>
    <w:p w14:paraId="45053430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max_depth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3AFFD36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4191F069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建立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AdaBoost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分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类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器</w:t>
      </w:r>
    </w:p>
    <w:p w14:paraId="16C0C649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AdaBoostClassifier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7C83A5B3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estimator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lgorithm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lgorithm</w:t>
      </w:r>
    </w:p>
    <w:p w14:paraId="6178B34B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6E833A68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参数字典</w:t>
      </w:r>
    </w:p>
    <w:p w14:paraId="3B6492C8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{</w:t>
      </w:r>
    </w:p>
    <w:p w14:paraId="1C5FC4D2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 [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3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0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5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0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210E6EAE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 [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05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1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5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.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.5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41B8BA24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}</w:t>
      </w:r>
    </w:p>
    <w:p w14:paraId="66C9C201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构建网格搜索器</w:t>
      </w:r>
    </w:p>
    <w:p w14:paraId="652492C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ridSearchCV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v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coring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ccuracy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n_jobs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-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71FC425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lastRenderedPageBreak/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fi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8B48FD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31FF0120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使用最佳参数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进行预测</w:t>
      </w:r>
    </w:p>
    <w:p w14:paraId="1EDAF02F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clf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estimator_</w:t>
      </w:r>
    </w:p>
    <w:p w14:paraId="503D0075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clf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edic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F4769F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ccuracy_scor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1B9CE74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ccuracy: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031ECD1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输出最佳模型的参数和性能指标</w:t>
      </w:r>
    </w:p>
    <w:p w14:paraId="2656DC01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est Parameters: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params_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D42E72E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est Score: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score_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AABC13A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A20AF1A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F237BB">
        <w:rPr>
          <w:rFonts w:ascii="宋体" w:hAnsi="宋体" w:cs="宋体"/>
          <w:noProof/>
          <w:color w:val="008000"/>
          <w:kern w:val="0"/>
          <w:sz w:val="20"/>
          <w:szCs w:val="20"/>
        </w:rPr>
        <w:t>绘制热力图</w:t>
      </w:r>
    </w:p>
    <w:p w14:paraId="02EA5AE8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score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v_results_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mean_test_score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reshap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73AE1D51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e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), 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en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)</w:t>
      </w:r>
    </w:p>
    <w:p w14:paraId="79A79E9E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2E7CFD6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0C12F2FA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param_grid = np.round(np.array(param_grid), 2)</w:t>
      </w:r>
    </w:p>
    <w:p w14:paraId="4E001306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3E69B7A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print(grid_search.cv_results_["mean_test_score"])</w:t>
      </w:r>
    </w:p>
    <w:p w14:paraId="70E7906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ubplot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size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1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6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7E9BADA2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3561278C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n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heatmap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6B36FDE6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scores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37B74ACE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nnot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True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0DBD8A32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map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YlOrRd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3B6B4CF9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min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1E74B7C3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max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7EBA7C5E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ticklabels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53421BC2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ticklabels</w:t>
      </w:r>
      <w:r w:rsidRPr="00F237BB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2A2FB3D3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03127109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title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 xml:space="preserve">"AdaBoost </w:t>
      </w:r>
      <w:r w:rsidRPr="00F237BB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超参数</w:t>
      </w:r>
      <w:r w:rsidRPr="00F237BB">
        <w:rPr>
          <w:rFonts w:ascii="宋体" w:hAnsi="宋体" w:cs="宋体"/>
          <w:noProof/>
          <w:color w:val="A31515"/>
          <w:kern w:val="0"/>
          <w:sz w:val="20"/>
          <w:szCs w:val="20"/>
        </w:rPr>
        <w:t>热力图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5870F67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label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F237BB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基分</w:t>
      </w:r>
      <w:r w:rsidRPr="00F237BB">
        <w:rPr>
          <w:rFonts w:ascii="宋体" w:hAnsi="宋体" w:cs="宋体"/>
          <w:noProof/>
          <w:color w:val="A31515"/>
          <w:kern w:val="0"/>
          <w:sz w:val="20"/>
          <w:szCs w:val="20"/>
        </w:rPr>
        <w:t>类器个数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966D7E8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ylabel(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F237BB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学</w:t>
      </w:r>
      <w:r w:rsidRPr="00F237BB">
        <w:rPr>
          <w:rFonts w:ascii="宋体" w:hAnsi="宋体" w:cs="宋体"/>
          <w:noProof/>
          <w:color w:val="A31515"/>
          <w:kern w:val="0"/>
          <w:sz w:val="20"/>
          <w:szCs w:val="20"/>
        </w:rPr>
        <w:t>习率</w:t>
      </w:r>
      <w:r w:rsidRPr="00F237BB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975C901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ight_layou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</w:t>
      </w:r>
    </w:p>
    <w:p w14:paraId="16AD1085" w14:textId="77777777" w:rsidR="00F237BB" w:rsidRPr="00F237BB" w:rsidRDefault="00F237BB" w:rsidP="00F237BB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color w:val="3B3B3B"/>
          <w:kern w:val="0"/>
          <w:sz w:val="32"/>
          <w:szCs w:val="32"/>
        </w:rPr>
      </w:pP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F237BB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F237BB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how</w:t>
      </w:r>
      <w:r w:rsidRPr="00F237BB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</w:t>
      </w:r>
    </w:p>
    <w:p w14:paraId="66505823" w14:textId="77777777" w:rsidR="00EF3604" w:rsidRPr="00EF3604" w:rsidRDefault="00EF3604" w:rsidP="005810E1">
      <w:pPr>
        <w:widowControl/>
        <w:shd w:val="clear" w:color="auto" w:fill="FFFFFF"/>
        <w:spacing w:line="240" w:lineRule="auto"/>
        <w:jc w:val="left"/>
        <w:rPr>
          <w:rFonts w:ascii="Consolas" w:eastAsiaTheme="minorEastAsia" w:hAnsi="Consolas" w:cs="Times New Roman"/>
          <w:color w:val="3B3B3B"/>
          <w:kern w:val="0"/>
          <w:sz w:val="21"/>
          <w:szCs w:val="21"/>
        </w:rPr>
      </w:pPr>
    </w:p>
    <w:p w14:paraId="1CAAA79E" w14:textId="7D7FA0DF" w:rsidR="001009BD" w:rsidRDefault="006E18B5" w:rsidP="001009BD">
      <w:pPr>
        <w:pStyle w:val="Heading3"/>
        <w:numPr>
          <w:ilvl w:val="2"/>
          <w:numId w:val="1"/>
        </w:numPr>
        <w:spacing w:before="156" w:after="156"/>
      </w:pPr>
      <w:bookmarkStart w:id="19" w:name="_Toc163908556"/>
      <w:r>
        <w:rPr>
          <w:rFonts w:hint="eastAsia"/>
        </w:rPr>
        <w:t>测试</w:t>
      </w:r>
      <w:r w:rsidR="00E947D0">
        <w:rPr>
          <w:rFonts w:hint="eastAsia"/>
        </w:rPr>
        <w:t>在</w:t>
      </w:r>
      <w:r w:rsidR="00E947D0">
        <w:rPr>
          <w:rFonts w:hint="eastAsia"/>
        </w:rPr>
        <w:t>SAMME.R</w:t>
      </w:r>
      <w:r w:rsidR="00E947D0">
        <w:rPr>
          <w:rFonts w:hint="eastAsia"/>
        </w:rPr>
        <w:t>下不同基分类器</w:t>
      </w:r>
      <w:r w:rsidR="00356BB4">
        <w:rPr>
          <w:rFonts w:hint="eastAsia"/>
        </w:rPr>
        <w:t>的表现</w:t>
      </w:r>
      <w:r w:rsidR="00624D68">
        <w:rPr>
          <w:rFonts w:hint="eastAsia"/>
        </w:rPr>
        <w:t>并画图</w:t>
      </w:r>
      <w:r w:rsidRPr="006E18B5">
        <w:t>ada_boost_varies</w:t>
      </w:r>
      <w:r w:rsidR="002B08FB">
        <w:rPr>
          <w:rFonts w:hint="eastAsia"/>
        </w:rPr>
        <w:t>.</w:t>
      </w:r>
      <w:r w:rsidR="005C474F">
        <w:rPr>
          <w:rFonts w:hint="eastAsia"/>
        </w:rPr>
        <w:t>py</w:t>
      </w:r>
      <w:bookmarkEnd w:id="19"/>
    </w:p>
    <w:p w14:paraId="20A5C38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utils</w:t>
      </w:r>
    </w:p>
    <w:p w14:paraId="124A8E3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513EF06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ump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</w:p>
    <w:p w14:paraId="769A8FF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ensembl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AdaBoostClassifier</w:t>
      </w:r>
    </w:p>
    <w:p w14:paraId="2292C98F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odel_selectio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rain_test_spli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ridSearchCV</w:t>
      </w:r>
    </w:p>
    <w:p w14:paraId="744B351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etric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ccuracy_score</w:t>
      </w:r>
    </w:p>
    <w:p w14:paraId="04415BE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lastRenderedPageBreak/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tre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</w:p>
    <w:p w14:paraId="5A70442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atplotlib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yplo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</w:p>
    <w:p w14:paraId="1FF44B3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eabo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ns</w:t>
      </w:r>
    </w:p>
    <w:p w14:paraId="79F640C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aive_baye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aussianNB</w:t>
      </w:r>
    </w:p>
    <w:p w14:paraId="77206DF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linear_model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LogisticRegression</w:t>
      </w:r>
    </w:p>
    <w:p w14:paraId="322825E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klear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v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VC</w:t>
      </w:r>
    </w:p>
    <w:p w14:paraId="4942E22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os</w:t>
      </w:r>
    </w:p>
    <w:p w14:paraId="25EB378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atplotlib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</w:p>
    <w:p w14:paraId="4BBE20D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rom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mlxt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evaluat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bias_variance_decomp</w:t>
      </w:r>
    </w:p>
    <w:p w14:paraId="57FDC58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from sklearn.model_selection import cross_val_score</w:t>
      </w:r>
    </w:p>
    <w:p w14:paraId="3D905A9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5F0E8D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设置中文字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体</w:t>
      </w:r>
    </w:p>
    <w:p w14:paraId="6621559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font.family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SimHei"</w:t>
      </w:r>
    </w:p>
    <w:p w14:paraId="27DDB21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解决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负号问题</w:t>
      </w:r>
    </w:p>
    <w:p w14:paraId="7F05D83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cParam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xes.unicode_minu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alse</w:t>
      </w:r>
    </w:p>
    <w:p w14:paraId="1E44E19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o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enviro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PYTHONWARNING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ignore"</w:t>
      </w:r>
    </w:p>
    <w:p w14:paraId="538E500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15A0893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itl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util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oad_data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data/iris.csv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ABCBBB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uniqu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579AF1F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_to_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: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enumerat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}</w:t>
      </w:r>
    </w:p>
    <w:p w14:paraId="6840241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rra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[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_to_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)</w:t>
      </w:r>
    </w:p>
    <w:p w14:paraId="7FB5221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2E93B0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rain_test_spli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288B16D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est_siz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</w:p>
    <w:p w14:paraId="7AF8545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3C8F28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F0C622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基学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习器数组</w:t>
      </w:r>
    </w:p>
    <w:p w14:paraId="491D845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</w:t>
      </w:r>
    </w:p>
    <w:p w14:paraId="0C6A333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max_depth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决策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桩</w:t>
      </w:r>
    </w:p>
    <w:p w14:paraId="613B1D9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DecisionTreeClassifie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max_depth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深度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为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5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的决策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树</w:t>
      </w:r>
    </w:p>
    <w:p w14:paraId="33EA2F0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LogisticRegressio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逻辑回归</w:t>
      </w:r>
    </w:p>
    <w:p w14:paraId="3A1BC45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V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robability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Tru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SVM</w:t>
      </w:r>
    </w:p>
    <w:p w14:paraId="5648F7E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aussianNB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朴素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贝叶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斯</w:t>
      </w:r>
    </w:p>
    <w:p w14:paraId="485C3EA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</w:t>
      </w:r>
    </w:p>
    <w:p w14:paraId="15DB5FD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决策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桩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深度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为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5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的决策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树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逻辑回归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SV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朴素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贝叶斯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</w:t>
      </w:r>
    </w:p>
    <w:p w14:paraId="1BF7605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C36CE4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作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为基分类器的准确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率</w:t>
      </w:r>
    </w:p>
    <w:p w14:paraId="5D94653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]</w:t>
      </w:r>
    </w:p>
    <w:p w14:paraId="20FCC14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直接分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类的准确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率</w:t>
      </w:r>
    </w:p>
    <w:p w14:paraId="1B8FC51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tand_alone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]</w:t>
      </w:r>
    </w:p>
    <w:p w14:paraId="7589E13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4591181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lastRenderedPageBreak/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预期损失，偏差和方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差</w:t>
      </w:r>
    </w:p>
    <w:p w14:paraId="6A5573B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], [], []</w:t>
      </w:r>
    </w:p>
    <w:p w14:paraId="6B45BD2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D7744E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zi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:</w:t>
      </w:r>
    </w:p>
    <w:p w14:paraId="139C59B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建立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AdaBoost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分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类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器</w:t>
      </w:r>
    </w:p>
    <w:p w14:paraId="702ABA0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AdaBoostClassifie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estimator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tat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22FF57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参数字典</w:t>
      </w:r>
    </w:p>
    <w:p w14:paraId="74E7A16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{</w:t>
      </w:r>
    </w:p>
    <w:p w14:paraId="7528C75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 [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3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0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5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0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3874081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 [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0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.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.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5666DF6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}</w:t>
      </w:r>
    </w:p>
    <w:p w14:paraId="4394463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构建网格搜索器</w:t>
      </w:r>
    </w:p>
    <w:p w14:paraId="2A5735E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GridSearchCV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lf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v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coring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ccuracy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n_job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-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EBBAB0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fi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09DB3D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2D08254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使用最佳参数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进行预测</w:t>
      </w:r>
    </w:p>
    <w:p w14:paraId="2C8AF22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clf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estimator_</w:t>
      </w:r>
    </w:p>
    <w:p w14:paraId="6978A87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clf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edic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4E2F4E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ccuracy_scor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1DB2E4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08BD94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储存当前模型的准确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率</w:t>
      </w:r>
    </w:p>
    <w:p w14:paraId="401C219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2413D6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BDD5DF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ccuracy: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66A22B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输出最佳模型的参数和性能指标</w:t>
      </w:r>
    </w:p>
    <w:p w14:paraId="50C1E46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est Parameters: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params_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963FFD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est Score: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score_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C59917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232EB0A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热力图</w:t>
      </w:r>
    </w:p>
    <w:p w14:paraId="513C3E3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score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grid_searc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v_results_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mean_test_scor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reshap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0F2B1F9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e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),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e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)</w:t>
      </w:r>
    </w:p>
    <w:p w14:paraId="0466CCE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76CE86F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C1D7B0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计算预期损失，偏差和方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差</w:t>
      </w:r>
    </w:p>
    <w:p w14:paraId="4206147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bias_variance_decom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7E4BC70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est_clf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andom_seed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os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mse"</w:t>
      </w:r>
    </w:p>
    <w:p w14:paraId="3C1E974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7C9D787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022937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980255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vg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425E7D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0D3B8CB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print(grid_search.cv_results_["mean_test_score"])</w:t>
      </w:r>
    </w:p>
    <w:p w14:paraId="4091A35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ubplot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siz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6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2E3330A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CDEEC9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lastRenderedPageBreak/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sn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heatma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</w:p>
    <w:p w14:paraId="0F26EF8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score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63BF574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nnot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Tru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3E83D45F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map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YlOrRd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6277265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vmin=0,</w:t>
      </w:r>
    </w:p>
    <w:p w14:paraId="1006ABA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vmax=1,</w:t>
      </w:r>
    </w:p>
    <w:p w14:paraId="6AF4DE0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ticklabel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learning_rat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4EF72FC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ticklabel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ram_gri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n_estimator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,</w:t>
      </w:r>
    </w:p>
    <w:p w14:paraId="7BF1A33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000F435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title(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daBoost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（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name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}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）超参数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热力图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497D3E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prin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AdaBoost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（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name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}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）超参数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热力图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FA8F03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基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个数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F14C81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y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学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习率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B4D378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tight_layou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</w:t>
      </w:r>
    </w:p>
    <w:p w14:paraId="3C591FB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4222CD9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测试不集成直接分类</w:t>
      </w:r>
    </w:p>
    <w:p w14:paraId="4C358AA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fit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ra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D14BAA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predict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F4962E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ccuracy_scor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tes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_pre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D64D1C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tand_alone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ccuracy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FD165B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5F36DDF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plt.show()</w:t>
      </w:r>
    </w:p>
    <w:p w14:paraId="56EE1C1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07B812D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AdaBoost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柱状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图</w:t>
      </w:r>
    </w:p>
    <w:p w14:paraId="3BB6B6D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ubplot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siz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8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6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6B90301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1590C23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柱状图</w:t>
      </w:r>
    </w:p>
    <w:p w14:paraId="6D784B5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bar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AEF36C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06143E3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在柱子上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标注数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据</w:t>
      </w:r>
    </w:p>
    <w:p w14:paraId="51A29A7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lu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zi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:</w:t>
      </w:r>
    </w:p>
    <w:p w14:paraId="660DB28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eigh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get_height()</w:t>
      </w:r>
    </w:p>
    <w:p w14:paraId="3687E92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annotate(</w:t>
      </w:r>
    </w:p>
    <w:p w14:paraId="170912E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lue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:.3}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5227F50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y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.get_x()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.get_width()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/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eigh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</w:t>
      </w:r>
    </w:p>
    <w:p w14:paraId="61F0BD3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ytext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3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3 points vertical offset</w:t>
      </w:r>
    </w:p>
    <w:p w14:paraId="6B983B2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extcoord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offset point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4A2316C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center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3F2D734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otto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4DAC8AB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6F51739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22CCC9D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设置标题和轴标签</w:t>
      </w:r>
    </w:p>
    <w:p w14:paraId="2568105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title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不同基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在测试集使用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AdaBoost(SAMME.R)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的准确率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4481EF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基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DD8D48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lastRenderedPageBreak/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y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在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测试集上的准确率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25D2C7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4B805FC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使用单个分类器柱状图</w:t>
      </w:r>
    </w:p>
    <w:p w14:paraId="16E7EB4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ubplot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siz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8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6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5A39EF4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B9DC45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柱状图</w:t>
      </w:r>
    </w:p>
    <w:p w14:paraId="6E8160D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bar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tand_alone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46D1D6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190DD7A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在柱子上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标注数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据</w:t>
      </w:r>
    </w:p>
    <w:p w14:paraId="4316F66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lu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zi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stand_alone_acc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:</w:t>
      </w:r>
    </w:p>
    <w:p w14:paraId="62F804B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eigh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get_height()</w:t>
      </w:r>
    </w:p>
    <w:p w14:paraId="5FD8DF6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annotate(</w:t>
      </w:r>
    </w:p>
    <w:p w14:paraId="1DFE675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lue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:.3}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43CFBCB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y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.get_x()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.get_width()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/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eigh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</w:t>
      </w:r>
    </w:p>
    <w:p w14:paraId="13887EB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ytext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3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,  </w:t>
      </w: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># 3 points vertical offset</w:t>
      </w:r>
    </w:p>
    <w:p w14:paraId="76722D6F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extcoords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offset points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1545FE4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center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393996E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otto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</w:t>
      </w:r>
    </w:p>
    <w:p w14:paraId="716002D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    )</w:t>
      </w:r>
    </w:p>
    <w:p w14:paraId="0B5934B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784919A3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设置标题和轴标签</w:t>
      </w:r>
    </w:p>
    <w:p w14:paraId="27698065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title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不同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在测试集不集成的准确率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56F780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705CC6D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y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在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测试集上的准确率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244EA3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18DA1E2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创建图像和坐标轴</w:t>
      </w:r>
    </w:p>
    <w:p w14:paraId="02C4177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ubplot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gsize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15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8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37C4DA6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15FBF87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绘制三组柱状图</w:t>
      </w:r>
    </w:p>
    <w:p w14:paraId="7E77C38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rang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e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5395B54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25</w:t>
      </w:r>
    </w:p>
    <w:p w14:paraId="3158B339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bar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olor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lu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期望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损失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2E0554B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bar([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olor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orange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偏差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334F1F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bar([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*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color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green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abel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方差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132804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096FA91E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在柱子上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标注数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据</w:t>
      </w:r>
    </w:p>
    <w:p w14:paraId="1BB7936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, 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3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)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enumerat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zip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expected_los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bias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list_va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:</w:t>
      </w:r>
    </w:p>
    <w:p w14:paraId="6C9EC1E6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text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1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00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1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:.2}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center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otto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21819732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text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00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2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:.2}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center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otto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39213FD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text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*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3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0.002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f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{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3</w:t>
      </w:r>
      <w:r w:rsidRPr="00E67FB8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:.2}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h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center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va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bottom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615749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502616E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设置标题和坐标轴标签</w:t>
      </w:r>
    </w:p>
    <w:p w14:paraId="604A4EAC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title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基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的期望损失、偏差和方差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1DB90EC1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lastRenderedPageBreak/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label(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MS Mincho" w:eastAsia="MS Mincho" w:hAnsi="MS Mincho" w:cs="MS Mincho"/>
          <w:noProof/>
          <w:color w:val="A31515"/>
          <w:kern w:val="0"/>
          <w:sz w:val="20"/>
          <w:szCs w:val="20"/>
        </w:rPr>
        <w:t>基分</w:t>
      </w:r>
      <w:r w:rsidRPr="00E67FB8">
        <w:rPr>
          <w:rFonts w:ascii="宋体" w:hAnsi="宋体" w:cs="宋体"/>
          <w:noProof/>
          <w:color w:val="A31515"/>
          <w:kern w:val="0"/>
          <w:sz w:val="20"/>
          <w:szCs w:val="20"/>
        </w:rPr>
        <w:t>类器</w:t>
      </w:r>
      <w:r w:rsidRPr="00E67FB8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5F77B5AA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ticks([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+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width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i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n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)</w:t>
      </w:r>
    </w:p>
    <w:p w14:paraId="0E811367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set_xticklabels(</w:t>
      </w: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base_estimators_name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08D2055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ax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legend()</w:t>
      </w:r>
    </w:p>
    <w:p w14:paraId="7C230FC0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68202758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E67FB8">
        <w:rPr>
          <w:rFonts w:ascii="宋体" w:hAnsi="宋体" w:cs="宋体"/>
          <w:noProof/>
          <w:color w:val="008000"/>
          <w:kern w:val="0"/>
          <w:sz w:val="20"/>
          <w:szCs w:val="20"/>
        </w:rPr>
        <w:t>显示图</w:t>
      </w:r>
      <w:r w:rsidRPr="00E67FB8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像</w:t>
      </w:r>
    </w:p>
    <w:p w14:paraId="349238B4" w14:textId="77777777" w:rsidR="00E67FB8" w:rsidRPr="00E67FB8" w:rsidRDefault="00E67FB8" w:rsidP="00E67FB8">
      <w:pPr>
        <w:widowControl/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E67FB8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plt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E67FB8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show</w:t>
      </w:r>
      <w:r w:rsidRPr="00E67FB8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)</w:t>
      </w:r>
    </w:p>
    <w:p w14:paraId="44DD10F5" w14:textId="77777777" w:rsidR="00EC774E" w:rsidRPr="00EC774E" w:rsidRDefault="00EC774E" w:rsidP="00EC774E"/>
    <w:p w14:paraId="1F21A66E" w14:textId="39D995FA" w:rsidR="00A4575A" w:rsidRDefault="00322922" w:rsidP="00F62BFB">
      <w:pPr>
        <w:pStyle w:val="Heading3"/>
        <w:numPr>
          <w:ilvl w:val="2"/>
          <w:numId w:val="1"/>
        </w:numPr>
        <w:spacing w:before="156" w:after="156"/>
        <w:rPr>
          <w:noProof/>
        </w:rPr>
      </w:pPr>
      <w:bookmarkStart w:id="20" w:name="_Toc163908557"/>
      <w:r>
        <w:rPr>
          <w:rFonts w:hint="eastAsia"/>
          <w:noProof/>
        </w:rPr>
        <w:t>工具集合</w:t>
      </w:r>
      <w:r>
        <w:rPr>
          <w:rFonts w:hint="eastAsia"/>
          <w:noProof/>
        </w:rPr>
        <w:t>utils</w:t>
      </w:r>
      <w:r w:rsidR="000E1E5B" w:rsidRPr="000E1E5B">
        <w:rPr>
          <w:noProof/>
        </w:rPr>
        <w:t>.py</w:t>
      </w:r>
      <w:bookmarkEnd w:id="20"/>
    </w:p>
    <w:p w14:paraId="7D30D7FF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csv</w:t>
      </w:r>
    </w:p>
    <w:p w14:paraId="55DB57FB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import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ump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</w:p>
    <w:p w14:paraId="5ACB2C3F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after="320"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</w:p>
    <w:p w14:paraId="3F6D5496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0000FF"/>
          <w:kern w:val="0"/>
          <w:sz w:val="20"/>
          <w:szCs w:val="20"/>
        </w:rPr>
        <w:t>def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load_data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th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:</w:t>
      </w:r>
    </w:p>
    <w:p w14:paraId="6052E751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7109EE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使用的特征数</w:t>
      </w:r>
    </w:p>
    <w:p w14:paraId="6780ECAF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ATTR_NUM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3</w:t>
      </w:r>
    </w:p>
    <w:p w14:paraId="5804E2BE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8000"/>
          <w:kern w:val="0"/>
          <w:sz w:val="20"/>
          <w:szCs w:val="20"/>
        </w:rPr>
        <w:t xml:space="preserve"># </w:t>
      </w:r>
      <w:r w:rsidRPr="007109EE">
        <w:rPr>
          <w:rFonts w:ascii="宋体" w:hAnsi="宋体" w:cs="宋体"/>
          <w:noProof/>
          <w:color w:val="008000"/>
          <w:kern w:val="0"/>
          <w:sz w:val="20"/>
          <w:szCs w:val="20"/>
        </w:rPr>
        <w:t>标签的</w:t>
      </w:r>
      <w:r w:rsidRPr="007109EE">
        <w:rPr>
          <w:rFonts w:ascii="MS Mincho" w:eastAsia="MS Mincho" w:hAnsi="MS Mincho" w:cs="MS Mincho"/>
          <w:noProof/>
          <w:color w:val="008000"/>
          <w:kern w:val="0"/>
          <w:sz w:val="20"/>
          <w:szCs w:val="20"/>
        </w:rPr>
        <w:t>列</w:t>
      </w:r>
    </w:p>
    <w:p w14:paraId="4E7B85D0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TAG_COL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98658"/>
          <w:kern w:val="0"/>
          <w:sz w:val="20"/>
          <w:szCs w:val="20"/>
        </w:rPr>
        <w:t>4</w:t>
      </w:r>
    </w:p>
    <w:p w14:paraId="73C960E3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[], []</w:t>
      </w:r>
    </w:p>
    <w:p w14:paraId="0F96ECFD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with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open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path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7109EE">
        <w:rPr>
          <w:rFonts w:ascii="Consolas" w:eastAsia="Times New Roman" w:hAnsi="Consolas" w:cs="Times New Roman"/>
          <w:noProof/>
          <w:color w:val="A31515"/>
          <w:kern w:val="0"/>
          <w:sz w:val="20"/>
          <w:szCs w:val="20"/>
        </w:rPr>
        <w:t>"r"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) </w:t>
      </w: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as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le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</w:t>
      </w:r>
    </w:p>
    <w:p w14:paraId="2C0E5797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eader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csv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reader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file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3D42FFBE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itle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next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eader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4E59E53A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</w:t>
      </w: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for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ow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in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eader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:</w:t>
      </w:r>
    </w:p>
    <w:p w14:paraId="69BBCDAA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rra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ow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:</w:t>
      </w:r>
      <w:r w:rsidRPr="007109EE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ATTR_NUM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],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dtype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float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)</w:t>
      </w:r>
    </w:p>
    <w:p w14:paraId="64CDECAA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    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ppend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row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</w:t>
      </w:r>
      <w:r w:rsidRPr="007109EE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TAG_COL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)</w:t>
      </w:r>
    </w:p>
    <w:p w14:paraId="4AFD23E7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rra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C572F34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0000"/>
          <w:kern w:val="0"/>
          <w:sz w:val="20"/>
          <w:szCs w:val="20"/>
        </w:rPr>
        <w:t>=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267F99"/>
          <w:kern w:val="0"/>
          <w:sz w:val="20"/>
          <w:szCs w:val="20"/>
        </w:rPr>
        <w:t>np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.</w:t>
      </w:r>
      <w:r w:rsidRPr="007109EE">
        <w:rPr>
          <w:rFonts w:ascii="Consolas" w:eastAsia="Times New Roman" w:hAnsi="Consolas" w:cs="Times New Roman"/>
          <w:noProof/>
          <w:color w:val="795E26"/>
          <w:kern w:val="0"/>
          <w:sz w:val="20"/>
          <w:szCs w:val="20"/>
        </w:rPr>
        <w:t>arra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(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)</w:t>
      </w:r>
    </w:p>
    <w:p w14:paraId="67BAD95F" w14:textId="77777777" w:rsidR="007109EE" w:rsidRPr="007109EE" w:rsidRDefault="007109EE" w:rsidP="007109EE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FFFFF"/>
        <w:spacing w:line="240" w:lineRule="auto"/>
        <w:ind w:left="284"/>
        <w:jc w:val="left"/>
        <w:rPr>
          <w:rFonts w:ascii="Consolas" w:eastAsia="Times New Roman" w:hAnsi="Consolas" w:cs="Times New Roman"/>
          <w:color w:val="3B3B3B"/>
          <w:kern w:val="0"/>
          <w:sz w:val="32"/>
          <w:szCs w:val="32"/>
        </w:rPr>
      </w:pP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    </w:t>
      </w:r>
      <w:r w:rsidRPr="007109EE">
        <w:rPr>
          <w:rFonts w:ascii="Consolas" w:eastAsia="Times New Roman" w:hAnsi="Consolas" w:cs="Times New Roman"/>
          <w:noProof/>
          <w:color w:val="AF00DB"/>
          <w:kern w:val="0"/>
          <w:sz w:val="20"/>
          <w:szCs w:val="20"/>
        </w:rPr>
        <w:t>return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x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y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 xml:space="preserve">, </w:t>
      </w:r>
      <w:r w:rsidRPr="007109EE">
        <w:rPr>
          <w:rFonts w:ascii="Consolas" w:eastAsia="Times New Roman" w:hAnsi="Consolas" w:cs="Times New Roman"/>
          <w:noProof/>
          <w:color w:val="001080"/>
          <w:kern w:val="0"/>
          <w:sz w:val="20"/>
          <w:szCs w:val="20"/>
        </w:rPr>
        <w:t>title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[:</w:t>
      </w:r>
      <w:r w:rsidRPr="007109EE">
        <w:rPr>
          <w:rFonts w:ascii="Consolas" w:eastAsia="Times New Roman" w:hAnsi="Consolas" w:cs="Times New Roman"/>
          <w:noProof/>
          <w:color w:val="0070C1"/>
          <w:kern w:val="0"/>
          <w:sz w:val="20"/>
          <w:szCs w:val="20"/>
        </w:rPr>
        <w:t>ATTR_NUM</w:t>
      </w:r>
      <w:r w:rsidRPr="007109EE">
        <w:rPr>
          <w:rFonts w:ascii="Consolas" w:eastAsia="Times New Roman" w:hAnsi="Consolas" w:cs="Times New Roman"/>
          <w:noProof/>
          <w:color w:val="3B3B3B"/>
          <w:kern w:val="0"/>
          <w:sz w:val="20"/>
          <w:szCs w:val="20"/>
        </w:rPr>
        <w:t>]</w:t>
      </w:r>
    </w:p>
    <w:p w14:paraId="56917A3E" w14:textId="77777777" w:rsidR="00322922" w:rsidRPr="00322922" w:rsidRDefault="00322922" w:rsidP="00322922"/>
    <w:p w14:paraId="6462BBCB" w14:textId="7256C0E7" w:rsidR="00181E6C" w:rsidRDefault="00E767EA" w:rsidP="00E50EC5">
      <w:pPr>
        <w:pStyle w:val="Heading2"/>
        <w:spacing w:before="156" w:after="156"/>
      </w:pPr>
      <w:bookmarkStart w:id="21" w:name="_Toc163908558"/>
      <w:r>
        <w:rPr>
          <w:rFonts w:hint="eastAsia"/>
        </w:rPr>
        <w:t>参考资料</w:t>
      </w:r>
      <w:bookmarkEnd w:id="21"/>
    </w:p>
    <w:p w14:paraId="65004CC8" w14:textId="77777777" w:rsidR="008F5443" w:rsidRPr="008F5443" w:rsidRDefault="0062627E" w:rsidP="008F5443">
      <w:pPr>
        <w:pStyle w:val="Bibliography"/>
      </w:pPr>
      <w:r>
        <w:tab/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8F5443" w:rsidRPr="008F5443">
        <w:t>[1]</w:t>
      </w:r>
      <w:r w:rsidR="008F5443" w:rsidRPr="008F5443">
        <w:tab/>
        <w:t xml:space="preserve">HASTIE T, ROSSET S, ZHU J, </w:t>
      </w:r>
      <w:r w:rsidR="008F5443" w:rsidRPr="008F5443">
        <w:t>等</w:t>
      </w:r>
      <w:r w:rsidR="008F5443" w:rsidRPr="008F5443">
        <w:t>. Multi-class AdaBoost[J/OL]. Statistics and Its Interface, 2009, 2(3): 349-360. DOI:10.4310/SII.2009.v2.n3.a8.</w:t>
      </w:r>
    </w:p>
    <w:p w14:paraId="578E8C64" w14:textId="6445EEEF" w:rsidR="008F5443" w:rsidRPr="008F5443" w:rsidRDefault="00025F75" w:rsidP="008F5443">
      <w:pPr>
        <w:pStyle w:val="Bibliography"/>
      </w:pPr>
      <w:r>
        <w:tab/>
      </w:r>
      <w:r w:rsidR="008F5443" w:rsidRPr="008F5443">
        <w:t>[2]</w:t>
      </w:r>
      <w:r w:rsidR="008F5443" w:rsidRPr="008F5443">
        <w:tab/>
        <w:t>Understanding the Bias-Variance Tradeoff[EB/OL]. [2024-04-13]. https://scott.fortmann-roe.com/docs/BiasVariance.html.</w:t>
      </w:r>
    </w:p>
    <w:p w14:paraId="6BE3B0AE" w14:textId="7CE69CFB" w:rsidR="00AC6883" w:rsidRPr="00AC6883" w:rsidRDefault="0062627E" w:rsidP="00AC6883">
      <w:pPr>
        <w:ind w:left="113"/>
      </w:pPr>
      <w:r>
        <w:fldChar w:fldCharType="end"/>
      </w:r>
    </w:p>
    <w:sectPr w:rsidR="00AC6883" w:rsidRPr="00AC6883" w:rsidSect="003B449B">
      <w:headerReference w:type="even" r:id="rId21"/>
      <w:headerReference w:type="default" r:id="rId22"/>
      <w:footerReference w:type="even" r:id="rId23"/>
      <w:footerReference w:type="default" r:id="rId24"/>
      <w:headerReference w:type="first" r:id="rId25"/>
      <w:footerReference w:type="first" r:id="rId26"/>
      <w:type w:val="continuous"/>
      <w:pgSz w:w="11907" w:h="16840" w:code="9"/>
      <w:pgMar w:top="1440" w:right="1080" w:bottom="1440" w:left="1080" w:header="851" w:footer="992" w:gutter="0"/>
      <w:cols w:space="425"/>
      <w:titlePg/>
      <w:docGrid w:type="linesAndChars" w:linePitch="31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B4A790C" w14:textId="77777777" w:rsidR="003B449B" w:rsidRDefault="003B449B" w:rsidP="009D0BEF">
      <w:pPr>
        <w:spacing w:line="240" w:lineRule="auto"/>
        <w:ind w:firstLine="480"/>
      </w:pPr>
      <w:r>
        <w:separator/>
      </w:r>
    </w:p>
  </w:endnote>
  <w:endnote w:type="continuationSeparator" w:id="0">
    <w:p w14:paraId="2F22FF4F" w14:textId="77777777" w:rsidR="003B449B" w:rsidRDefault="003B449B" w:rsidP="009D0BEF">
      <w:pPr>
        <w:spacing w:line="240" w:lineRule="auto"/>
        <w:ind w:firstLine="480"/>
      </w:pPr>
      <w:r>
        <w:continuationSeparator/>
      </w:r>
    </w:p>
  </w:endnote>
  <w:endnote w:type="continuationNotice" w:id="1">
    <w:p w14:paraId="342DC6E1" w14:textId="77777777" w:rsidR="003B449B" w:rsidRDefault="003B449B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altName w:val="Microsoft YaHei"/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A6FC3B9" w14:textId="77777777" w:rsidR="008F58E9" w:rsidRDefault="008F58E9">
    <w:pPr>
      <w:pStyle w:val="Footer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195000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102899F" w14:textId="49CAC90B" w:rsidR="00A4575A" w:rsidRDefault="00A4575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15B75F" w14:textId="77777777" w:rsidR="008F58E9" w:rsidRDefault="008F58E9">
    <w:pPr>
      <w:pStyle w:val="Footer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12E74FF" w14:textId="77777777" w:rsidR="008F58E9" w:rsidRDefault="008F58E9">
    <w:pPr>
      <w:pStyle w:val="Footer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FB6A87A" w14:textId="77777777" w:rsidR="003B449B" w:rsidRDefault="003B449B" w:rsidP="009D0BEF">
      <w:pPr>
        <w:spacing w:line="240" w:lineRule="auto"/>
        <w:ind w:firstLine="480"/>
      </w:pPr>
      <w:r>
        <w:separator/>
      </w:r>
    </w:p>
  </w:footnote>
  <w:footnote w:type="continuationSeparator" w:id="0">
    <w:p w14:paraId="3C815CD6" w14:textId="77777777" w:rsidR="003B449B" w:rsidRDefault="003B449B" w:rsidP="009D0BEF">
      <w:pPr>
        <w:spacing w:line="240" w:lineRule="auto"/>
        <w:ind w:firstLine="480"/>
      </w:pPr>
      <w:r>
        <w:continuationSeparator/>
      </w:r>
    </w:p>
  </w:footnote>
  <w:footnote w:type="continuationNotice" w:id="1">
    <w:p w14:paraId="4924BFB6" w14:textId="77777777" w:rsidR="003B449B" w:rsidRDefault="003B449B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2D9EE1D" w14:textId="77777777" w:rsidR="008F58E9" w:rsidRDefault="008F58E9">
    <w:pPr>
      <w:pStyle w:val="Header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B4BA519" w14:textId="0117D846" w:rsidR="008F58E9" w:rsidRPr="00552118" w:rsidRDefault="008F58E9" w:rsidP="00552118">
    <w:pPr>
      <w:ind w:left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D69AB6B" w14:textId="77777777" w:rsidR="008F58E9" w:rsidRPr="00C94AF5" w:rsidRDefault="008F58E9" w:rsidP="00C94AF5">
    <w:pPr>
      <w:ind w:left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2E0E46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1D87139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81B17A9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3" w15:restartNumberingAfterBreak="0">
    <w:nsid w:val="083931CF"/>
    <w:multiLevelType w:val="hybridMultilevel"/>
    <w:tmpl w:val="27146E2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0986054C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0A5A5759"/>
    <w:multiLevelType w:val="multilevel"/>
    <w:tmpl w:val="D5D03430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pStyle w:val="Heading2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993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6" w15:restartNumberingAfterBreak="0">
    <w:nsid w:val="0BC3747D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7" w15:restartNumberingAfterBreak="0">
    <w:nsid w:val="0C7233F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8" w15:restartNumberingAfterBreak="0">
    <w:nsid w:val="16915E2C"/>
    <w:multiLevelType w:val="hybridMultilevel"/>
    <w:tmpl w:val="31AC076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 w15:restartNumberingAfterBreak="0">
    <w:nsid w:val="1766556D"/>
    <w:multiLevelType w:val="hybridMultilevel"/>
    <w:tmpl w:val="4814A5D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182171D8"/>
    <w:multiLevelType w:val="hybridMultilevel"/>
    <w:tmpl w:val="6D8042C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182D217F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18896412"/>
    <w:multiLevelType w:val="hybridMultilevel"/>
    <w:tmpl w:val="96B6566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3" w15:restartNumberingAfterBreak="0">
    <w:nsid w:val="18F81695"/>
    <w:multiLevelType w:val="hybridMultilevel"/>
    <w:tmpl w:val="B6489ECA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4" w15:restartNumberingAfterBreak="0">
    <w:nsid w:val="1A893339"/>
    <w:multiLevelType w:val="hybridMultilevel"/>
    <w:tmpl w:val="A392C32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1F2B5C1A"/>
    <w:multiLevelType w:val="hybridMultilevel"/>
    <w:tmpl w:val="53AE8BFE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21C0752E"/>
    <w:multiLevelType w:val="multilevel"/>
    <w:tmpl w:val="704453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249070F6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562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982" w:hanging="420"/>
      </w:pPr>
    </w:lvl>
    <w:lvl w:ilvl="2" w:tplc="0409001B" w:tentative="1">
      <w:start w:val="1"/>
      <w:numFmt w:val="lowerRoman"/>
      <w:lvlText w:val="%3."/>
      <w:lvlJc w:val="right"/>
      <w:pPr>
        <w:ind w:left="1402" w:hanging="420"/>
      </w:pPr>
    </w:lvl>
    <w:lvl w:ilvl="3" w:tplc="0409000F" w:tentative="1">
      <w:start w:val="1"/>
      <w:numFmt w:val="decimal"/>
      <w:lvlText w:val="%4."/>
      <w:lvlJc w:val="left"/>
      <w:pPr>
        <w:ind w:left="1822" w:hanging="420"/>
      </w:pPr>
    </w:lvl>
    <w:lvl w:ilvl="4" w:tplc="04090019" w:tentative="1">
      <w:start w:val="1"/>
      <w:numFmt w:val="lowerLetter"/>
      <w:lvlText w:val="%5)"/>
      <w:lvlJc w:val="left"/>
      <w:pPr>
        <w:ind w:left="2242" w:hanging="420"/>
      </w:pPr>
    </w:lvl>
    <w:lvl w:ilvl="5" w:tplc="0409001B" w:tentative="1">
      <w:start w:val="1"/>
      <w:numFmt w:val="lowerRoman"/>
      <w:lvlText w:val="%6."/>
      <w:lvlJc w:val="right"/>
      <w:pPr>
        <w:ind w:left="2662" w:hanging="420"/>
      </w:pPr>
    </w:lvl>
    <w:lvl w:ilvl="6" w:tplc="0409000F" w:tentative="1">
      <w:start w:val="1"/>
      <w:numFmt w:val="decimal"/>
      <w:lvlText w:val="%7."/>
      <w:lvlJc w:val="left"/>
      <w:pPr>
        <w:ind w:left="3082" w:hanging="420"/>
      </w:pPr>
    </w:lvl>
    <w:lvl w:ilvl="7" w:tplc="04090019" w:tentative="1">
      <w:start w:val="1"/>
      <w:numFmt w:val="lowerLetter"/>
      <w:lvlText w:val="%8)"/>
      <w:lvlJc w:val="left"/>
      <w:pPr>
        <w:ind w:left="3502" w:hanging="420"/>
      </w:pPr>
    </w:lvl>
    <w:lvl w:ilvl="8" w:tplc="0409001B" w:tentative="1">
      <w:start w:val="1"/>
      <w:numFmt w:val="lowerRoman"/>
      <w:lvlText w:val="%9."/>
      <w:lvlJc w:val="right"/>
      <w:pPr>
        <w:ind w:left="3922" w:hanging="420"/>
      </w:pPr>
    </w:lvl>
  </w:abstractNum>
  <w:abstractNum w:abstractNumId="18" w15:restartNumberingAfterBreak="0">
    <w:nsid w:val="26BE7F14"/>
    <w:multiLevelType w:val="hybridMultilevel"/>
    <w:tmpl w:val="F344FB3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 w15:restartNumberingAfterBreak="0">
    <w:nsid w:val="29ED32EF"/>
    <w:multiLevelType w:val="multilevel"/>
    <w:tmpl w:val="1C6CCA86"/>
    <w:lvl w:ilvl="0">
      <w:start w:val="1"/>
      <w:numFmt w:val="decimal"/>
      <w:lvlText w:val="%1."/>
      <w:lvlJc w:val="left"/>
      <w:pPr>
        <w:ind w:left="1140" w:hanging="360"/>
      </w:pPr>
    </w:lvl>
    <w:lvl w:ilvl="1">
      <w:start w:val="1"/>
      <w:numFmt w:val="decimal"/>
      <w:isLgl/>
      <w:lvlText w:val="%1.%2."/>
      <w:lvlJc w:val="left"/>
      <w:pPr>
        <w:ind w:left="1320" w:hanging="540"/>
      </w:pPr>
      <w:rPr>
        <w:rFonts w:hint="default"/>
      </w:rPr>
    </w:lvl>
    <w:lvl w:ilvl="2">
      <w:start w:val="3"/>
      <w:numFmt w:val="decimal"/>
      <w:isLgl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5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2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2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80" w:hanging="1800"/>
      </w:pPr>
      <w:rPr>
        <w:rFonts w:hint="default"/>
      </w:rPr>
    </w:lvl>
  </w:abstractNum>
  <w:abstractNum w:abstractNumId="20" w15:restartNumberingAfterBreak="0">
    <w:nsid w:val="2D2A5AD5"/>
    <w:multiLevelType w:val="hybridMultilevel"/>
    <w:tmpl w:val="52388962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1" w15:restartNumberingAfterBreak="0">
    <w:nsid w:val="2EFD6BCD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2FC02482"/>
    <w:multiLevelType w:val="hybridMultilevel"/>
    <w:tmpl w:val="6C544D14"/>
    <w:lvl w:ilvl="0" w:tplc="04090001">
      <w:start w:val="1"/>
      <w:numFmt w:val="bullet"/>
      <w:lvlText w:val=""/>
      <w:lvlJc w:val="left"/>
      <w:pPr>
        <w:ind w:left="11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abstractNum w:abstractNumId="23" w15:restartNumberingAfterBreak="0">
    <w:nsid w:val="3B4579FB"/>
    <w:multiLevelType w:val="hybridMultilevel"/>
    <w:tmpl w:val="1B14459C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4" w15:restartNumberingAfterBreak="0">
    <w:nsid w:val="3E377518"/>
    <w:multiLevelType w:val="hybridMultilevel"/>
    <w:tmpl w:val="DD5CAF0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5" w15:restartNumberingAfterBreak="0">
    <w:nsid w:val="3EC95F75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40E142CE"/>
    <w:multiLevelType w:val="hybridMultilevel"/>
    <w:tmpl w:val="1C8C8C3C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7" w15:restartNumberingAfterBreak="0">
    <w:nsid w:val="49254DC1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8" w15:restartNumberingAfterBreak="0">
    <w:nsid w:val="4A584AF7"/>
    <w:multiLevelType w:val="hybridMultilevel"/>
    <w:tmpl w:val="33941B6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9" w15:restartNumberingAfterBreak="0">
    <w:nsid w:val="4BFC4822"/>
    <w:multiLevelType w:val="hybridMultilevel"/>
    <w:tmpl w:val="1CECF5BC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0" w15:restartNumberingAfterBreak="0">
    <w:nsid w:val="4C646D63"/>
    <w:multiLevelType w:val="hybridMultilevel"/>
    <w:tmpl w:val="9232274E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1" w15:restartNumberingAfterBreak="0">
    <w:nsid w:val="4F52485B"/>
    <w:multiLevelType w:val="hybridMultilevel"/>
    <w:tmpl w:val="40FEE16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2" w15:restartNumberingAfterBreak="0">
    <w:nsid w:val="4FA06A0B"/>
    <w:multiLevelType w:val="hybridMultilevel"/>
    <w:tmpl w:val="E8A4694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56704595"/>
    <w:multiLevelType w:val="hybridMultilevel"/>
    <w:tmpl w:val="3C5CE100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4" w15:restartNumberingAfterBreak="0">
    <w:nsid w:val="583F2239"/>
    <w:multiLevelType w:val="hybridMultilevel"/>
    <w:tmpl w:val="D1D443C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5CC53AFC"/>
    <w:multiLevelType w:val="hybridMultilevel"/>
    <w:tmpl w:val="30EC50EE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6" w15:restartNumberingAfterBreak="0">
    <w:nsid w:val="5D426CF6"/>
    <w:multiLevelType w:val="hybridMultilevel"/>
    <w:tmpl w:val="E26AACBE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7" w15:restartNumberingAfterBreak="0">
    <w:nsid w:val="69047A49"/>
    <w:multiLevelType w:val="hybridMultilevel"/>
    <w:tmpl w:val="29180730"/>
    <w:lvl w:ilvl="0" w:tplc="04090001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38" w15:restartNumberingAfterBreak="0">
    <w:nsid w:val="69900025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9" w15:restartNumberingAfterBreak="0">
    <w:nsid w:val="6CB0636C"/>
    <w:multiLevelType w:val="hybridMultilevel"/>
    <w:tmpl w:val="D1D443C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6E5638C8"/>
    <w:multiLevelType w:val="hybridMultilevel"/>
    <w:tmpl w:val="D124EC88"/>
    <w:lvl w:ilvl="0" w:tplc="DEB689A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1" w15:restartNumberingAfterBreak="0">
    <w:nsid w:val="73F84EC0"/>
    <w:multiLevelType w:val="hybridMultilevel"/>
    <w:tmpl w:val="BBC4F9F8"/>
    <w:lvl w:ilvl="0" w:tplc="04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42" w15:restartNumberingAfterBreak="0">
    <w:nsid w:val="742465D5"/>
    <w:multiLevelType w:val="hybridMultilevel"/>
    <w:tmpl w:val="1046B9FE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3" w15:restartNumberingAfterBreak="0">
    <w:nsid w:val="748A117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4" w15:restartNumberingAfterBreak="0">
    <w:nsid w:val="757D15A5"/>
    <w:multiLevelType w:val="hybridMultilevel"/>
    <w:tmpl w:val="B4327C1C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5" w15:restartNumberingAfterBreak="0">
    <w:nsid w:val="7A362D89"/>
    <w:multiLevelType w:val="multilevel"/>
    <w:tmpl w:val="2480B1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6" w15:restartNumberingAfterBreak="0">
    <w:nsid w:val="7E780DF8"/>
    <w:multiLevelType w:val="hybridMultilevel"/>
    <w:tmpl w:val="34F8665A"/>
    <w:lvl w:ilvl="0" w:tplc="04090001">
      <w:start w:val="1"/>
      <w:numFmt w:val="bullet"/>
      <w:lvlText w:val=""/>
      <w:lvlJc w:val="left"/>
      <w:pPr>
        <w:ind w:left="11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4" w:hanging="360"/>
      </w:pPr>
      <w:rPr>
        <w:rFonts w:ascii="Wingdings" w:hAnsi="Wingdings" w:hint="default"/>
      </w:rPr>
    </w:lvl>
  </w:abstractNum>
  <w:num w:numId="1" w16cid:durableId="1648364169">
    <w:abstractNumId w:val="5"/>
  </w:num>
  <w:num w:numId="2" w16cid:durableId="535434298">
    <w:abstractNumId w:val="13"/>
  </w:num>
  <w:num w:numId="3" w16cid:durableId="167139634">
    <w:abstractNumId w:val="23"/>
  </w:num>
  <w:num w:numId="4" w16cid:durableId="1313102772">
    <w:abstractNumId w:val="15"/>
  </w:num>
  <w:num w:numId="5" w16cid:durableId="1234580196">
    <w:abstractNumId w:val="12"/>
  </w:num>
  <w:num w:numId="6" w16cid:durableId="686492267">
    <w:abstractNumId w:val="32"/>
  </w:num>
  <w:num w:numId="7" w16cid:durableId="959915792">
    <w:abstractNumId w:val="18"/>
  </w:num>
  <w:num w:numId="8" w16cid:durableId="302582844">
    <w:abstractNumId w:val="8"/>
  </w:num>
  <w:num w:numId="9" w16cid:durableId="991451043">
    <w:abstractNumId w:val="27"/>
  </w:num>
  <w:num w:numId="10" w16cid:durableId="1203127399">
    <w:abstractNumId w:val="28"/>
  </w:num>
  <w:num w:numId="11" w16cid:durableId="241181061">
    <w:abstractNumId w:val="35"/>
  </w:num>
  <w:num w:numId="12" w16cid:durableId="1920093014">
    <w:abstractNumId w:val="17"/>
  </w:num>
  <w:num w:numId="13" w16cid:durableId="1492989636">
    <w:abstractNumId w:val="21"/>
  </w:num>
  <w:num w:numId="14" w16cid:durableId="955016821">
    <w:abstractNumId w:val="38"/>
  </w:num>
  <w:num w:numId="15" w16cid:durableId="783499319">
    <w:abstractNumId w:val="1"/>
  </w:num>
  <w:num w:numId="16" w16cid:durableId="437069178">
    <w:abstractNumId w:val="4"/>
  </w:num>
  <w:num w:numId="17" w16cid:durableId="654379490">
    <w:abstractNumId w:val="42"/>
  </w:num>
  <w:num w:numId="18" w16cid:durableId="692269930">
    <w:abstractNumId w:val="31"/>
  </w:num>
  <w:num w:numId="19" w16cid:durableId="1046224469">
    <w:abstractNumId w:val="7"/>
  </w:num>
  <w:num w:numId="20" w16cid:durableId="952978619">
    <w:abstractNumId w:val="36"/>
  </w:num>
  <w:num w:numId="21" w16cid:durableId="113402151">
    <w:abstractNumId w:val="30"/>
  </w:num>
  <w:num w:numId="22" w16cid:durableId="331497672">
    <w:abstractNumId w:val="3"/>
  </w:num>
  <w:num w:numId="23" w16cid:durableId="194738366">
    <w:abstractNumId w:val="33"/>
  </w:num>
  <w:num w:numId="24" w16cid:durableId="985478079">
    <w:abstractNumId w:val="24"/>
  </w:num>
  <w:num w:numId="25" w16cid:durableId="105659285">
    <w:abstractNumId w:val="2"/>
  </w:num>
  <w:num w:numId="26" w16cid:durableId="1687825192">
    <w:abstractNumId w:val="40"/>
  </w:num>
  <w:num w:numId="27" w16cid:durableId="2093622341">
    <w:abstractNumId w:val="29"/>
  </w:num>
  <w:num w:numId="28" w16cid:durableId="1087073764">
    <w:abstractNumId w:val="14"/>
  </w:num>
  <w:num w:numId="29" w16cid:durableId="1771854961">
    <w:abstractNumId w:val="39"/>
  </w:num>
  <w:num w:numId="30" w16cid:durableId="1893341691">
    <w:abstractNumId w:val="43"/>
  </w:num>
  <w:num w:numId="31" w16cid:durableId="1230455816">
    <w:abstractNumId w:val="25"/>
  </w:num>
  <w:num w:numId="32" w16cid:durableId="1448693252">
    <w:abstractNumId w:val="34"/>
  </w:num>
  <w:num w:numId="33" w16cid:durableId="837842183">
    <w:abstractNumId w:val="6"/>
  </w:num>
  <w:num w:numId="34" w16cid:durableId="410740296">
    <w:abstractNumId w:val="0"/>
  </w:num>
  <w:num w:numId="35" w16cid:durableId="204560017">
    <w:abstractNumId w:val="10"/>
  </w:num>
  <w:num w:numId="36" w16cid:durableId="122582231">
    <w:abstractNumId w:val="11"/>
  </w:num>
  <w:num w:numId="37" w16cid:durableId="1473597986">
    <w:abstractNumId w:val="44"/>
  </w:num>
  <w:num w:numId="38" w16cid:durableId="131753279">
    <w:abstractNumId w:val="9"/>
  </w:num>
  <w:num w:numId="39" w16cid:durableId="1141534314">
    <w:abstractNumId w:val="22"/>
  </w:num>
  <w:num w:numId="40" w16cid:durableId="1776750930">
    <w:abstractNumId w:val="19"/>
  </w:num>
  <w:num w:numId="41" w16cid:durableId="1739666297">
    <w:abstractNumId w:val="37"/>
  </w:num>
  <w:num w:numId="42" w16cid:durableId="805396556">
    <w:abstractNumId w:val="46"/>
  </w:num>
  <w:num w:numId="43" w16cid:durableId="2002193525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 w16cid:durableId="273173326">
    <w:abstractNumId w:val="20"/>
  </w:num>
  <w:num w:numId="45" w16cid:durableId="1709842396">
    <w:abstractNumId w:val="45"/>
  </w:num>
  <w:num w:numId="46" w16cid:durableId="519393415">
    <w:abstractNumId w:val="16"/>
  </w:num>
  <w:num w:numId="47" w16cid:durableId="1835489265">
    <w:abstractNumId w:val="41"/>
  </w:num>
  <w:num w:numId="48" w16cid:durableId="238173662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0"/>
  <w:bordersDoNotSurroundHeader/>
  <w:bordersDoNotSurroundFooter/>
  <w:proofState w:spelling="clean" w:grammar="clean"/>
  <w:defaultTabStop w:val="420"/>
  <w:drawingGridHorizontalSpacing w:val="110"/>
  <w:drawingGridVerticalSpacing w:val="313"/>
  <w:displayHorizontalDrawingGridEvery w:val="0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002BDD"/>
    <w:rsid w:val="00001571"/>
    <w:rsid w:val="00001EDE"/>
    <w:rsid w:val="000024BF"/>
    <w:rsid w:val="00002BDD"/>
    <w:rsid w:val="0000380D"/>
    <w:rsid w:val="0000399F"/>
    <w:rsid w:val="0000419A"/>
    <w:rsid w:val="00004452"/>
    <w:rsid w:val="00005288"/>
    <w:rsid w:val="0000556B"/>
    <w:rsid w:val="000057F0"/>
    <w:rsid w:val="00006147"/>
    <w:rsid w:val="00006B88"/>
    <w:rsid w:val="00006D6E"/>
    <w:rsid w:val="00007261"/>
    <w:rsid w:val="000073B7"/>
    <w:rsid w:val="00007557"/>
    <w:rsid w:val="0001036D"/>
    <w:rsid w:val="0001052A"/>
    <w:rsid w:val="00010F4D"/>
    <w:rsid w:val="00011A5D"/>
    <w:rsid w:val="00012D80"/>
    <w:rsid w:val="00014DF1"/>
    <w:rsid w:val="000153EF"/>
    <w:rsid w:val="0001719A"/>
    <w:rsid w:val="00017581"/>
    <w:rsid w:val="000208DB"/>
    <w:rsid w:val="00020985"/>
    <w:rsid w:val="00020C0C"/>
    <w:rsid w:val="00021968"/>
    <w:rsid w:val="00022A88"/>
    <w:rsid w:val="00022B09"/>
    <w:rsid w:val="00022F36"/>
    <w:rsid w:val="00023204"/>
    <w:rsid w:val="000237D8"/>
    <w:rsid w:val="00023D3B"/>
    <w:rsid w:val="00024CCC"/>
    <w:rsid w:val="00024DF6"/>
    <w:rsid w:val="00024ED2"/>
    <w:rsid w:val="00025165"/>
    <w:rsid w:val="0002530F"/>
    <w:rsid w:val="00025349"/>
    <w:rsid w:val="00025C83"/>
    <w:rsid w:val="00025F75"/>
    <w:rsid w:val="000264D6"/>
    <w:rsid w:val="00026A05"/>
    <w:rsid w:val="00026AF6"/>
    <w:rsid w:val="00026D27"/>
    <w:rsid w:val="00027002"/>
    <w:rsid w:val="00027692"/>
    <w:rsid w:val="00027792"/>
    <w:rsid w:val="0003023C"/>
    <w:rsid w:val="000302B6"/>
    <w:rsid w:val="00030B24"/>
    <w:rsid w:val="00030B46"/>
    <w:rsid w:val="00032214"/>
    <w:rsid w:val="00032358"/>
    <w:rsid w:val="00032502"/>
    <w:rsid w:val="000342DE"/>
    <w:rsid w:val="00035BE4"/>
    <w:rsid w:val="00035FE6"/>
    <w:rsid w:val="000363B1"/>
    <w:rsid w:val="00036D6D"/>
    <w:rsid w:val="0004021D"/>
    <w:rsid w:val="0004130F"/>
    <w:rsid w:val="000418A6"/>
    <w:rsid w:val="00041ACC"/>
    <w:rsid w:val="00041B0A"/>
    <w:rsid w:val="00042280"/>
    <w:rsid w:val="000435EA"/>
    <w:rsid w:val="00043CAB"/>
    <w:rsid w:val="00043D9A"/>
    <w:rsid w:val="00043F9B"/>
    <w:rsid w:val="00044909"/>
    <w:rsid w:val="00044921"/>
    <w:rsid w:val="00044C55"/>
    <w:rsid w:val="00044F83"/>
    <w:rsid w:val="000453A3"/>
    <w:rsid w:val="000458D6"/>
    <w:rsid w:val="00046153"/>
    <w:rsid w:val="00050CC6"/>
    <w:rsid w:val="00052780"/>
    <w:rsid w:val="000529B8"/>
    <w:rsid w:val="00053525"/>
    <w:rsid w:val="000536C6"/>
    <w:rsid w:val="000541FF"/>
    <w:rsid w:val="00054908"/>
    <w:rsid w:val="00055D44"/>
    <w:rsid w:val="000569D7"/>
    <w:rsid w:val="0005712E"/>
    <w:rsid w:val="000574FF"/>
    <w:rsid w:val="0005792B"/>
    <w:rsid w:val="0006079A"/>
    <w:rsid w:val="00061C8D"/>
    <w:rsid w:val="0006382B"/>
    <w:rsid w:val="00063AC2"/>
    <w:rsid w:val="00063B4D"/>
    <w:rsid w:val="00064886"/>
    <w:rsid w:val="00065368"/>
    <w:rsid w:val="00065879"/>
    <w:rsid w:val="00065918"/>
    <w:rsid w:val="00065AEB"/>
    <w:rsid w:val="00070B82"/>
    <w:rsid w:val="00070F4A"/>
    <w:rsid w:val="00071BB8"/>
    <w:rsid w:val="00071F7A"/>
    <w:rsid w:val="000721B0"/>
    <w:rsid w:val="0007223D"/>
    <w:rsid w:val="00072D67"/>
    <w:rsid w:val="00073690"/>
    <w:rsid w:val="00073DE1"/>
    <w:rsid w:val="00075265"/>
    <w:rsid w:val="00075FB6"/>
    <w:rsid w:val="00076DF2"/>
    <w:rsid w:val="0008077F"/>
    <w:rsid w:val="00080A4D"/>
    <w:rsid w:val="00080AAF"/>
    <w:rsid w:val="00081030"/>
    <w:rsid w:val="00081874"/>
    <w:rsid w:val="00081CBA"/>
    <w:rsid w:val="000829CA"/>
    <w:rsid w:val="00082DE9"/>
    <w:rsid w:val="00084088"/>
    <w:rsid w:val="00084E3B"/>
    <w:rsid w:val="00085057"/>
    <w:rsid w:val="0008651B"/>
    <w:rsid w:val="00086F32"/>
    <w:rsid w:val="00086F4F"/>
    <w:rsid w:val="000877E9"/>
    <w:rsid w:val="00090580"/>
    <w:rsid w:val="00090A34"/>
    <w:rsid w:val="00090C84"/>
    <w:rsid w:val="00091A87"/>
    <w:rsid w:val="0009211C"/>
    <w:rsid w:val="0009263F"/>
    <w:rsid w:val="0009318B"/>
    <w:rsid w:val="000931CC"/>
    <w:rsid w:val="00093B7D"/>
    <w:rsid w:val="00093FB9"/>
    <w:rsid w:val="00094B56"/>
    <w:rsid w:val="00094B7D"/>
    <w:rsid w:val="00094DB6"/>
    <w:rsid w:val="000952F4"/>
    <w:rsid w:val="00095BD7"/>
    <w:rsid w:val="00095D42"/>
    <w:rsid w:val="00096B90"/>
    <w:rsid w:val="00096D02"/>
    <w:rsid w:val="00096DDF"/>
    <w:rsid w:val="00097543"/>
    <w:rsid w:val="000A0BA1"/>
    <w:rsid w:val="000A0C26"/>
    <w:rsid w:val="000A138E"/>
    <w:rsid w:val="000A1456"/>
    <w:rsid w:val="000A17C5"/>
    <w:rsid w:val="000A19F7"/>
    <w:rsid w:val="000A206E"/>
    <w:rsid w:val="000A2099"/>
    <w:rsid w:val="000A2C18"/>
    <w:rsid w:val="000A2CD9"/>
    <w:rsid w:val="000A4A65"/>
    <w:rsid w:val="000A4A83"/>
    <w:rsid w:val="000A4B6A"/>
    <w:rsid w:val="000A5183"/>
    <w:rsid w:val="000A58F3"/>
    <w:rsid w:val="000A5D68"/>
    <w:rsid w:val="000A6682"/>
    <w:rsid w:val="000A73A4"/>
    <w:rsid w:val="000A78F0"/>
    <w:rsid w:val="000B0615"/>
    <w:rsid w:val="000B1861"/>
    <w:rsid w:val="000B2369"/>
    <w:rsid w:val="000B2DF1"/>
    <w:rsid w:val="000B3023"/>
    <w:rsid w:val="000B30CF"/>
    <w:rsid w:val="000B362A"/>
    <w:rsid w:val="000B3A5F"/>
    <w:rsid w:val="000B50CD"/>
    <w:rsid w:val="000B773B"/>
    <w:rsid w:val="000B7C1A"/>
    <w:rsid w:val="000C05CC"/>
    <w:rsid w:val="000C0EFC"/>
    <w:rsid w:val="000C115A"/>
    <w:rsid w:val="000C1AD9"/>
    <w:rsid w:val="000C1F9A"/>
    <w:rsid w:val="000C2857"/>
    <w:rsid w:val="000C30B0"/>
    <w:rsid w:val="000C3265"/>
    <w:rsid w:val="000C393C"/>
    <w:rsid w:val="000C4F82"/>
    <w:rsid w:val="000C51E5"/>
    <w:rsid w:val="000C561E"/>
    <w:rsid w:val="000C5898"/>
    <w:rsid w:val="000C58F9"/>
    <w:rsid w:val="000C5CE0"/>
    <w:rsid w:val="000C62C7"/>
    <w:rsid w:val="000C6422"/>
    <w:rsid w:val="000C75B0"/>
    <w:rsid w:val="000C77EF"/>
    <w:rsid w:val="000D051F"/>
    <w:rsid w:val="000D0A50"/>
    <w:rsid w:val="000D0F7F"/>
    <w:rsid w:val="000D0FCC"/>
    <w:rsid w:val="000D108B"/>
    <w:rsid w:val="000D1CD5"/>
    <w:rsid w:val="000D362A"/>
    <w:rsid w:val="000D37EC"/>
    <w:rsid w:val="000D3988"/>
    <w:rsid w:val="000D455E"/>
    <w:rsid w:val="000D4648"/>
    <w:rsid w:val="000D4B8D"/>
    <w:rsid w:val="000D72C3"/>
    <w:rsid w:val="000D7311"/>
    <w:rsid w:val="000D7C74"/>
    <w:rsid w:val="000E0946"/>
    <w:rsid w:val="000E09B7"/>
    <w:rsid w:val="000E1D1B"/>
    <w:rsid w:val="000E1E5B"/>
    <w:rsid w:val="000E2971"/>
    <w:rsid w:val="000E2F5F"/>
    <w:rsid w:val="000E3251"/>
    <w:rsid w:val="000E33FF"/>
    <w:rsid w:val="000E35B1"/>
    <w:rsid w:val="000E4480"/>
    <w:rsid w:val="000E5AC6"/>
    <w:rsid w:val="000E6044"/>
    <w:rsid w:val="000E73F7"/>
    <w:rsid w:val="000E7A6E"/>
    <w:rsid w:val="000F069D"/>
    <w:rsid w:val="000F0A1D"/>
    <w:rsid w:val="000F1947"/>
    <w:rsid w:val="000F19E6"/>
    <w:rsid w:val="000F33A5"/>
    <w:rsid w:val="000F33E4"/>
    <w:rsid w:val="000F4F1E"/>
    <w:rsid w:val="000F4FE8"/>
    <w:rsid w:val="000F53A7"/>
    <w:rsid w:val="000F5477"/>
    <w:rsid w:val="000F695F"/>
    <w:rsid w:val="000F6C14"/>
    <w:rsid w:val="000F757B"/>
    <w:rsid w:val="001001DC"/>
    <w:rsid w:val="001006F6"/>
    <w:rsid w:val="001009BD"/>
    <w:rsid w:val="00100E9A"/>
    <w:rsid w:val="0010101E"/>
    <w:rsid w:val="00102EB5"/>
    <w:rsid w:val="0010393B"/>
    <w:rsid w:val="0010408D"/>
    <w:rsid w:val="001041E9"/>
    <w:rsid w:val="001042F5"/>
    <w:rsid w:val="001074F8"/>
    <w:rsid w:val="00107665"/>
    <w:rsid w:val="00107C23"/>
    <w:rsid w:val="001100E6"/>
    <w:rsid w:val="0011047B"/>
    <w:rsid w:val="00110832"/>
    <w:rsid w:val="00110F42"/>
    <w:rsid w:val="001110EB"/>
    <w:rsid w:val="00111533"/>
    <w:rsid w:val="001115F6"/>
    <w:rsid w:val="00111E3F"/>
    <w:rsid w:val="00112100"/>
    <w:rsid w:val="00112105"/>
    <w:rsid w:val="00112245"/>
    <w:rsid w:val="00112851"/>
    <w:rsid w:val="001130E6"/>
    <w:rsid w:val="00114A6A"/>
    <w:rsid w:val="00114B46"/>
    <w:rsid w:val="00114D88"/>
    <w:rsid w:val="001153DB"/>
    <w:rsid w:val="00115F2E"/>
    <w:rsid w:val="00117958"/>
    <w:rsid w:val="00117CA1"/>
    <w:rsid w:val="00120740"/>
    <w:rsid w:val="0012221F"/>
    <w:rsid w:val="0012286E"/>
    <w:rsid w:val="0012299B"/>
    <w:rsid w:val="001242AE"/>
    <w:rsid w:val="00124EB9"/>
    <w:rsid w:val="00125F5F"/>
    <w:rsid w:val="00127CDF"/>
    <w:rsid w:val="00130A03"/>
    <w:rsid w:val="00130E2E"/>
    <w:rsid w:val="00130EA2"/>
    <w:rsid w:val="0013101E"/>
    <w:rsid w:val="0013102F"/>
    <w:rsid w:val="0013173B"/>
    <w:rsid w:val="0013202A"/>
    <w:rsid w:val="00132262"/>
    <w:rsid w:val="001322AA"/>
    <w:rsid w:val="00135B47"/>
    <w:rsid w:val="0013603D"/>
    <w:rsid w:val="00137517"/>
    <w:rsid w:val="00137FDA"/>
    <w:rsid w:val="001404A6"/>
    <w:rsid w:val="001410CC"/>
    <w:rsid w:val="001411CF"/>
    <w:rsid w:val="00141347"/>
    <w:rsid w:val="001423E9"/>
    <w:rsid w:val="00142B5F"/>
    <w:rsid w:val="00142C9D"/>
    <w:rsid w:val="00143A84"/>
    <w:rsid w:val="00143FFD"/>
    <w:rsid w:val="001440EF"/>
    <w:rsid w:val="001441AF"/>
    <w:rsid w:val="00144D74"/>
    <w:rsid w:val="00146514"/>
    <w:rsid w:val="001508F8"/>
    <w:rsid w:val="00150ABD"/>
    <w:rsid w:val="00150DCA"/>
    <w:rsid w:val="001511D0"/>
    <w:rsid w:val="00151514"/>
    <w:rsid w:val="001519CB"/>
    <w:rsid w:val="00151BA6"/>
    <w:rsid w:val="001522CE"/>
    <w:rsid w:val="00152415"/>
    <w:rsid w:val="001529CE"/>
    <w:rsid w:val="00153A15"/>
    <w:rsid w:val="00153B5A"/>
    <w:rsid w:val="00154298"/>
    <w:rsid w:val="001544F2"/>
    <w:rsid w:val="00154BF6"/>
    <w:rsid w:val="0015539F"/>
    <w:rsid w:val="0015565A"/>
    <w:rsid w:val="00156A67"/>
    <w:rsid w:val="00156E81"/>
    <w:rsid w:val="00157139"/>
    <w:rsid w:val="00157B64"/>
    <w:rsid w:val="00157E75"/>
    <w:rsid w:val="001603D0"/>
    <w:rsid w:val="001613ED"/>
    <w:rsid w:val="00161709"/>
    <w:rsid w:val="00161B80"/>
    <w:rsid w:val="00161DAC"/>
    <w:rsid w:val="00161FB0"/>
    <w:rsid w:val="00162628"/>
    <w:rsid w:val="00162E43"/>
    <w:rsid w:val="00162EC1"/>
    <w:rsid w:val="00163FA7"/>
    <w:rsid w:val="00164206"/>
    <w:rsid w:val="00164C57"/>
    <w:rsid w:val="001659E9"/>
    <w:rsid w:val="00166F31"/>
    <w:rsid w:val="00167681"/>
    <w:rsid w:val="001676E1"/>
    <w:rsid w:val="0017037F"/>
    <w:rsid w:val="001706B9"/>
    <w:rsid w:val="001707CB"/>
    <w:rsid w:val="00170F4B"/>
    <w:rsid w:val="0017128F"/>
    <w:rsid w:val="001715AF"/>
    <w:rsid w:val="00172308"/>
    <w:rsid w:val="001723D2"/>
    <w:rsid w:val="00173AF8"/>
    <w:rsid w:val="001741DC"/>
    <w:rsid w:val="0017427D"/>
    <w:rsid w:val="00174DCD"/>
    <w:rsid w:val="0017542F"/>
    <w:rsid w:val="001763A9"/>
    <w:rsid w:val="00177288"/>
    <w:rsid w:val="00177B64"/>
    <w:rsid w:val="00180106"/>
    <w:rsid w:val="00180311"/>
    <w:rsid w:val="001810B2"/>
    <w:rsid w:val="00181E6C"/>
    <w:rsid w:val="001823B4"/>
    <w:rsid w:val="001830F4"/>
    <w:rsid w:val="00183571"/>
    <w:rsid w:val="00183787"/>
    <w:rsid w:val="00183EE4"/>
    <w:rsid w:val="00184FCE"/>
    <w:rsid w:val="001860C7"/>
    <w:rsid w:val="00186D66"/>
    <w:rsid w:val="00190BF1"/>
    <w:rsid w:val="001912F4"/>
    <w:rsid w:val="00192251"/>
    <w:rsid w:val="001923B3"/>
    <w:rsid w:val="0019273D"/>
    <w:rsid w:val="0019337A"/>
    <w:rsid w:val="0019362C"/>
    <w:rsid w:val="00194732"/>
    <w:rsid w:val="00194F0A"/>
    <w:rsid w:val="00195CD8"/>
    <w:rsid w:val="001A0648"/>
    <w:rsid w:val="001A0891"/>
    <w:rsid w:val="001A114F"/>
    <w:rsid w:val="001A2889"/>
    <w:rsid w:val="001A3296"/>
    <w:rsid w:val="001A43F0"/>
    <w:rsid w:val="001A49CB"/>
    <w:rsid w:val="001A5532"/>
    <w:rsid w:val="001A5AA2"/>
    <w:rsid w:val="001A5F8B"/>
    <w:rsid w:val="001A674C"/>
    <w:rsid w:val="001A67E2"/>
    <w:rsid w:val="001A7A1B"/>
    <w:rsid w:val="001B06C6"/>
    <w:rsid w:val="001B07D9"/>
    <w:rsid w:val="001B1531"/>
    <w:rsid w:val="001B1560"/>
    <w:rsid w:val="001B2F9D"/>
    <w:rsid w:val="001B2FB4"/>
    <w:rsid w:val="001B36BF"/>
    <w:rsid w:val="001B3C56"/>
    <w:rsid w:val="001B3E3A"/>
    <w:rsid w:val="001B4976"/>
    <w:rsid w:val="001B533A"/>
    <w:rsid w:val="001B5B57"/>
    <w:rsid w:val="001B5DEA"/>
    <w:rsid w:val="001B6119"/>
    <w:rsid w:val="001B69FB"/>
    <w:rsid w:val="001C0B83"/>
    <w:rsid w:val="001C19E2"/>
    <w:rsid w:val="001C26DB"/>
    <w:rsid w:val="001C28C9"/>
    <w:rsid w:val="001C2BF6"/>
    <w:rsid w:val="001C2DA0"/>
    <w:rsid w:val="001C2F3F"/>
    <w:rsid w:val="001C3D7A"/>
    <w:rsid w:val="001C43AB"/>
    <w:rsid w:val="001C512D"/>
    <w:rsid w:val="001C68D0"/>
    <w:rsid w:val="001C78E8"/>
    <w:rsid w:val="001D16B1"/>
    <w:rsid w:val="001D16EA"/>
    <w:rsid w:val="001D1E52"/>
    <w:rsid w:val="001D2571"/>
    <w:rsid w:val="001D307E"/>
    <w:rsid w:val="001D340D"/>
    <w:rsid w:val="001D3755"/>
    <w:rsid w:val="001D3AE3"/>
    <w:rsid w:val="001D3FD6"/>
    <w:rsid w:val="001D4A8C"/>
    <w:rsid w:val="001D60BF"/>
    <w:rsid w:val="001D6129"/>
    <w:rsid w:val="001D659D"/>
    <w:rsid w:val="001D6F70"/>
    <w:rsid w:val="001D711B"/>
    <w:rsid w:val="001D74E8"/>
    <w:rsid w:val="001D7940"/>
    <w:rsid w:val="001E007E"/>
    <w:rsid w:val="001E0678"/>
    <w:rsid w:val="001E09CF"/>
    <w:rsid w:val="001E0AD6"/>
    <w:rsid w:val="001E0ECA"/>
    <w:rsid w:val="001E1DDC"/>
    <w:rsid w:val="001E20C6"/>
    <w:rsid w:val="001E2952"/>
    <w:rsid w:val="001E2C76"/>
    <w:rsid w:val="001E3595"/>
    <w:rsid w:val="001E39FB"/>
    <w:rsid w:val="001E44F6"/>
    <w:rsid w:val="001E4F03"/>
    <w:rsid w:val="001E592E"/>
    <w:rsid w:val="001E6699"/>
    <w:rsid w:val="001E6F7F"/>
    <w:rsid w:val="001E752A"/>
    <w:rsid w:val="001E78EA"/>
    <w:rsid w:val="001F0469"/>
    <w:rsid w:val="001F0AF1"/>
    <w:rsid w:val="001F0C23"/>
    <w:rsid w:val="001F1088"/>
    <w:rsid w:val="001F1B66"/>
    <w:rsid w:val="001F23FC"/>
    <w:rsid w:val="001F24EB"/>
    <w:rsid w:val="001F2AF7"/>
    <w:rsid w:val="001F3208"/>
    <w:rsid w:val="001F460E"/>
    <w:rsid w:val="001F48F6"/>
    <w:rsid w:val="001F5281"/>
    <w:rsid w:val="001F5447"/>
    <w:rsid w:val="001F54B2"/>
    <w:rsid w:val="001F55F5"/>
    <w:rsid w:val="001F5D45"/>
    <w:rsid w:val="001F64D1"/>
    <w:rsid w:val="001F7F09"/>
    <w:rsid w:val="00200CCC"/>
    <w:rsid w:val="00201F4D"/>
    <w:rsid w:val="00201FF2"/>
    <w:rsid w:val="00202029"/>
    <w:rsid w:val="00203951"/>
    <w:rsid w:val="002045C5"/>
    <w:rsid w:val="0020504C"/>
    <w:rsid w:val="002064E2"/>
    <w:rsid w:val="002074B9"/>
    <w:rsid w:val="0020750F"/>
    <w:rsid w:val="002075BF"/>
    <w:rsid w:val="0021034F"/>
    <w:rsid w:val="00210ACE"/>
    <w:rsid w:val="002118F6"/>
    <w:rsid w:val="00212483"/>
    <w:rsid w:val="00212D93"/>
    <w:rsid w:val="002132F0"/>
    <w:rsid w:val="00213363"/>
    <w:rsid w:val="002138B2"/>
    <w:rsid w:val="002148C7"/>
    <w:rsid w:val="00214D63"/>
    <w:rsid w:val="002150F8"/>
    <w:rsid w:val="0021527F"/>
    <w:rsid w:val="002155B7"/>
    <w:rsid w:val="00215A92"/>
    <w:rsid w:val="00215EC7"/>
    <w:rsid w:val="00217E34"/>
    <w:rsid w:val="00220BD5"/>
    <w:rsid w:val="00221127"/>
    <w:rsid w:val="002214F5"/>
    <w:rsid w:val="002226F7"/>
    <w:rsid w:val="00222BDF"/>
    <w:rsid w:val="00222C62"/>
    <w:rsid w:val="002235D9"/>
    <w:rsid w:val="00224125"/>
    <w:rsid w:val="00224565"/>
    <w:rsid w:val="0022495F"/>
    <w:rsid w:val="00224BB4"/>
    <w:rsid w:val="00226A10"/>
    <w:rsid w:val="00226D1A"/>
    <w:rsid w:val="00226F19"/>
    <w:rsid w:val="002275BD"/>
    <w:rsid w:val="00227AF3"/>
    <w:rsid w:val="00231103"/>
    <w:rsid w:val="002322CB"/>
    <w:rsid w:val="00232F1A"/>
    <w:rsid w:val="00232FF5"/>
    <w:rsid w:val="00233076"/>
    <w:rsid w:val="002334EA"/>
    <w:rsid w:val="00233A3E"/>
    <w:rsid w:val="00233E3F"/>
    <w:rsid w:val="002342DC"/>
    <w:rsid w:val="002348C6"/>
    <w:rsid w:val="00234E5C"/>
    <w:rsid w:val="0023547D"/>
    <w:rsid w:val="00235E62"/>
    <w:rsid w:val="0023641B"/>
    <w:rsid w:val="002366DF"/>
    <w:rsid w:val="0023715D"/>
    <w:rsid w:val="002379F5"/>
    <w:rsid w:val="00237D23"/>
    <w:rsid w:val="00237EAA"/>
    <w:rsid w:val="00240131"/>
    <w:rsid w:val="002403AE"/>
    <w:rsid w:val="00240FB2"/>
    <w:rsid w:val="00241AAD"/>
    <w:rsid w:val="00241FEC"/>
    <w:rsid w:val="0024254A"/>
    <w:rsid w:val="002429B1"/>
    <w:rsid w:val="00242FF2"/>
    <w:rsid w:val="0024332A"/>
    <w:rsid w:val="00243A68"/>
    <w:rsid w:val="0024437D"/>
    <w:rsid w:val="002446A7"/>
    <w:rsid w:val="002447C5"/>
    <w:rsid w:val="00244D59"/>
    <w:rsid w:val="00244ED9"/>
    <w:rsid w:val="002451D6"/>
    <w:rsid w:val="002454E9"/>
    <w:rsid w:val="00245757"/>
    <w:rsid w:val="0024606E"/>
    <w:rsid w:val="0024670E"/>
    <w:rsid w:val="00246764"/>
    <w:rsid w:val="00246A13"/>
    <w:rsid w:val="00247421"/>
    <w:rsid w:val="00247F89"/>
    <w:rsid w:val="00247FAF"/>
    <w:rsid w:val="0025029B"/>
    <w:rsid w:val="00250ACF"/>
    <w:rsid w:val="00250DCF"/>
    <w:rsid w:val="00251FB2"/>
    <w:rsid w:val="0025305E"/>
    <w:rsid w:val="002541F2"/>
    <w:rsid w:val="002542F6"/>
    <w:rsid w:val="002545FD"/>
    <w:rsid w:val="00254D93"/>
    <w:rsid w:val="00254F07"/>
    <w:rsid w:val="002550ED"/>
    <w:rsid w:val="002559EC"/>
    <w:rsid w:val="00257132"/>
    <w:rsid w:val="002577F8"/>
    <w:rsid w:val="0026026E"/>
    <w:rsid w:val="0026089B"/>
    <w:rsid w:val="00260A99"/>
    <w:rsid w:val="00261609"/>
    <w:rsid w:val="0026237E"/>
    <w:rsid w:val="0026301C"/>
    <w:rsid w:val="00263FD4"/>
    <w:rsid w:val="0026445A"/>
    <w:rsid w:val="00266445"/>
    <w:rsid w:val="00266630"/>
    <w:rsid w:val="00266A69"/>
    <w:rsid w:val="00266B07"/>
    <w:rsid w:val="00267C1C"/>
    <w:rsid w:val="00267C79"/>
    <w:rsid w:val="00270816"/>
    <w:rsid w:val="00270CF2"/>
    <w:rsid w:val="002712BD"/>
    <w:rsid w:val="0027138E"/>
    <w:rsid w:val="00271E59"/>
    <w:rsid w:val="00272A12"/>
    <w:rsid w:val="002738B2"/>
    <w:rsid w:val="00273E78"/>
    <w:rsid w:val="00274E86"/>
    <w:rsid w:val="0027517A"/>
    <w:rsid w:val="00275185"/>
    <w:rsid w:val="0027578B"/>
    <w:rsid w:val="00275D20"/>
    <w:rsid w:val="00276087"/>
    <w:rsid w:val="002760C0"/>
    <w:rsid w:val="00276284"/>
    <w:rsid w:val="002765A1"/>
    <w:rsid w:val="002768FC"/>
    <w:rsid w:val="002768FE"/>
    <w:rsid w:val="00276F89"/>
    <w:rsid w:val="002779B9"/>
    <w:rsid w:val="00277BE0"/>
    <w:rsid w:val="00280F22"/>
    <w:rsid w:val="00281CA4"/>
    <w:rsid w:val="00281CA9"/>
    <w:rsid w:val="002824C7"/>
    <w:rsid w:val="0028274C"/>
    <w:rsid w:val="00283089"/>
    <w:rsid w:val="0028371B"/>
    <w:rsid w:val="00283787"/>
    <w:rsid w:val="002838F5"/>
    <w:rsid w:val="00284285"/>
    <w:rsid w:val="00284C28"/>
    <w:rsid w:val="00284CCC"/>
    <w:rsid w:val="00285154"/>
    <w:rsid w:val="002865C6"/>
    <w:rsid w:val="00286B8B"/>
    <w:rsid w:val="0028725A"/>
    <w:rsid w:val="00287DD7"/>
    <w:rsid w:val="00287E3F"/>
    <w:rsid w:val="00290373"/>
    <w:rsid w:val="002904DF"/>
    <w:rsid w:val="002912E8"/>
    <w:rsid w:val="00292F2B"/>
    <w:rsid w:val="002934B0"/>
    <w:rsid w:val="002948F6"/>
    <w:rsid w:val="002956A3"/>
    <w:rsid w:val="00296358"/>
    <w:rsid w:val="002965A7"/>
    <w:rsid w:val="002968FF"/>
    <w:rsid w:val="00296C9A"/>
    <w:rsid w:val="00296E4B"/>
    <w:rsid w:val="0029729B"/>
    <w:rsid w:val="00297A94"/>
    <w:rsid w:val="00297B3A"/>
    <w:rsid w:val="002A03E2"/>
    <w:rsid w:val="002A0AA6"/>
    <w:rsid w:val="002A1A1F"/>
    <w:rsid w:val="002A1DD1"/>
    <w:rsid w:val="002A2278"/>
    <w:rsid w:val="002A4E0D"/>
    <w:rsid w:val="002A54C0"/>
    <w:rsid w:val="002A6150"/>
    <w:rsid w:val="002A6EDE"/>
    <w:rsid w:val="002A7899"/>
    <w:rsid w:val="002B00A6"/>
    <w:rsid w:val="002B08FB"/>
    <w:rsid w:val="002B0B9E"/>
    <w:rsid w:val="002B0E6D"/>
    <w:rsid w:val="002B1193"/>
    <w:rsid w:val="002B17CC"/>
    <w:rsid w:val="002B1C5A"/>
    <w:rsid w:val="002B20A2"/>
    <w:rsid w:val="002B2165"/>
    <w:rsid w:val="002B31FC"/>
    <w:rsid w:val="002B341F"/>
    <w:rsid w:val="002B3BA9"/>
    <w:rsid w:val="002B3E8F"/>
    <w:rsid w:val="002B46D5"/>
    <w:rsid w:val="002B4920"/>
    <w:rsid w:val="002B4928"/>
    <w:rsid w:val="002B494C"/>
    <w:rsid w:val="002B4F6E"/>
    <w:rsid w:val="002B5053"/>
    <w:rsid w:val="002B5A40"/>
    <w:rsid w:val="002B5DCD"/>
    <w:rsid w:val="002B5F83"/>
    <w:rsid w:val="002B65D6"/>
    <w:rsid w:val="002B7670"/>
    <w:rsid w:val="002C0701"/>
    <w:rsid w:val="002C0863"/>
    <w:rsid w:val="002C1300"/>
    <w:rsid w:val="002C152D"/>
    <w:rsid w:val="002C176C"/>
    <w:rsid w:val="002C3085"/>
    <w:rsid w:val="002C401E"/>
    <w:rsid w:val="002C403F"/>
    <w:rsid w:val="002C42B8"/>
    <w:rsid w:val="002C448E"/>
    <w:rsid w:val="002C5408"/>
    <w:rsid w:val="002C5B88"/>
    <w:rsid w:val="002C698E"/>
    <w:rsid w:val="002C6D72"/>
    <w:rsid w:val="002C6F6F"/>
    <w:rsid w:val="002C6F78"/>
    <w:rsid w:val="002C709A"/>
    <w:rsid w:val="002C76B9"/>
    <w:rsid w:val="002C790A"/>
    <w:rsid w:val="002C7FBD"/>
    <w:rsid w:val="002D0B78"/>
    <w:rsid w:val="002D12F7"/>
    <w:rsid w:val="002D1392"/>
    <w:rsid w:val="002D1CD9"/>
    <w:rsid w:val="002D1D4C"/>
    <w:rsid w:val="002D23D2"/>
    <w:rsid w:val="002D2597"/>
    <w:rsid w:val="002D27F3"/>
    <w:rsid w:val="002D2CC6"/>
    <w:rsid w:val="002D3383"/>
    <w:rsid w:val="002D3498"/>
    <w:rsid w:val="002D34DA"/>
    <w:rsid w:val="002D38EA"/>
    <w:rsid w:val="002D4214"/>
    <w:rsid w:val="002D4663"/>
    <w:rsid w:val="002D4732"/>
    <w:rsid w:val="002D57C1"/>
    <w:rsid w:val="002D5D25"/>
    <w:rsid w:val="002D7528"/>
    <w:rsid w:val="002D771B"/>
    <w:rsid w:val="002E03E8"/>
    <w:rsid w:val="002E03FD"/>
    <w:rsid w:val="002E0536"/>
    <w:rsid w:val="002E126D"/>
    <w:rsid w:val="002E18AE"/>
    <w:rsid w:val="002E1CC2"/>
    <w:rsid w:val="002E2CE2"/>
    <w:rsid w:val="002E3E3A"/>
    <w:rsid w:val="002E3FD3"/>
    <w:rsid w:val="002E4324"/>
    <w:rsid w:val="002E44A2"/>
    <w:rsid w:val="002E4DFC"/>
    <w:rsid w:val="002E6200"/>
    <w:rsid w:val="002E6DFD"/>
    <w:rsid w:val="002E726B"/>
    <w:rsid w:val="002E7298"/>
    <w:rsid w:val="002E7DFB"/>
    <w:rsid w:val="002F020D"/>
    <w:rsid w:val="002F0504"/>
    <w:rsid w:val="002F0E95"/>
    <w:rsid w:val="002F1666"/>
    <w:rsid w:val="002F183B"/>
    <w:rsid w:val="002F196B"/>
    <w:rsid w:val="002F284F"/>
    <w:rsid w:val="002F2CF0"/>
    <w:rsid w:val="002F3543"/>
    <w:rsid w:val="002F44F3"/>
    <w:rsid w:val="002F5BE8"/>
    <w:rsid w:val="002F5D65"/>
    <w:rsid w:val="002F61AE"/>
    <w:rsid w:val="002F7F14"/>
    <w:rsid w:val="003006C4"/>
    <w:rsid w:val="0030100C"/>
    <w:rsid w:val="00301263"/>
    <w:rsid w:val="00301419"/>
    <w:rsid w:val="00301F8A"/>
    <w:rsid w:val="00302B4A"/>
    <w:rsid w:val="003035F3"/>
    <w:rsid w:val="00303FE3"/>
    <w:rsid w:val="0030496C"/>
    <w:rsid w:val="003066D7"/>
    <w:rsid w:val="00307AD5"/>
    <w:rsid w:val="0031138E"/>
    <w:rsid w:val="00312E10"/>
    <w:rsid w:val="003157ED"/>
    <w:rsid w:val="0031628A"/>
    <w:rsid w:val="0031640E"/>
    <w:rsid w:val="003168BD"/>
    <w:rsid w:val="00317117"/>
    <w:rsid w:val="003175C6"/>
    <w:rsid w:val="00317B20"/>
    <w:rsid w:val="00317C7F"/>
    <w:rsid w:val="00321238"/>
    <w:rsid w:val="003216BD"/>
    <w:rsid w:val="00321901"/>
    <w:rsid w:val="00321D7F"/>
    <w:rsid w:val="00321EB2"/>
    <w:rsid w:val="00321F50"/>
    <w:rsid w:val="00322922"/>
    <w:rsid w:val="00322D21"/>
    <w:rsid w:val="00322E30"/>
    <w:rsid w:val="00325837"/>
    <w:rsid w:val="003268BC"/>
    <w:rsid w:val="0032796F"/>
    <w:rsid w:val="00330DA2"/>
    <w:rsid w:val="00331C69"/>
    <w:rsid w:val="00331FC6"/>
    <w:rsid w:val="0033229D"/>
    <w:rsid w:val="0033349D"/>
    <w:rsid w:val="003335CE"/>
    <w:rsid w:val="00333B70"/>
    <w:rsid w:val="00333C54"/>
    <w:rsid w:val="00333F42"/>
    <w:rsid w:val="003341BA"/>
    <w:rsid w:val="00334D7C"/>
    <w:rsid w:val="0033685C"/>
    <w:rsid w:val="003378E4"/>
    <w:rsid w:val="00340328"/>
    <w:rsid w:val="003418F3"/>
    <w:rsid w:val="00341C3E"/>
    <w:rsid w:val="00342F77"/>
    <w:rsid w:val="00344B57"/>
    <w:rsid w:val="00344B72"/>
    <w:rsid w:val="00344DA9"/>
    <w:rsid w:val="003453C8"/>
    <w:rsid w:val="00345994"/>
    <w:rsid w:val="00345BE0"/>
    <w:rsid w:val="00345BF5"/>
    <w:rsid w:val="00345EB4"/>
    <w:rsid w:val="00345FBA"/>
    <w:rsid w:val="00346BB7"/>
    <w:rsid w:val="00347925"/>
    <w:rsid w:val="00347E20"/>
    <w:rsid w:val="0035030C"/>
    <w:rsid w:val="00350B44"/>
    <w:rsid w:val="00350B9A"/>
    <w:rsid w:val="00350D2E"/>
    <w:rsid w:val="00350DEB"/>
    <w:rsid w:val="00350ED3"/>
    <w:rsid w:val="0035122B"/>
    <w:rsid w:val="00351425"/>
    <w:rsid w:val="003518A9"/>
    <w:rsid w:val="00351C07"/>
    <w:rsid w:val="00351C13"/>
    <w:rsid w:val="00352072"/>
    <w:rsid w:val="00354424"/>
    <w:rsid w:val="00355596"/>
    <w:rsid w:val="003557F8"/>
    <w:rsid w:val="00355960"/>
    <w:rsid w:val="00355CAF"/>
    <w:rsid w:val="00356A70"/>
    <w:rsid w:val="00356BB4"/>
    <w:rsid w:val="00357645"/>
    <w:rsid w:val="00360150"/>
    <w:rsid w:val="00360290"/>
    <w:rsid w:val="00360F61"/>
    <w:rsid w:val="00361A74"/>
    <w:rsid w:val="00361E03"/>
    <w:rsid w:val="003637C4"/>
    <w:rsid w:val="003638F0"/>
    <w:rsid w:val="00364870"/>
    <w:rsid w:val="00365338"/>
    <w:rsid w:val="00365467"/>
    <w:rsid w:val="003656FD"/>
    <w:rsid w:val="00367402"/>
    <w:rsid w:val="003677C7"/>
    <w:rsid w:val="00367DB8"/>
    <w:rsid w:val="0037014E"/>
    <w:rsid w:val="0037021E"/>
    <w:rsid w:val="00370C45"/>
    <w:rsid w:val="003719A6"/>
    <w:rsid w:val="0037241F"/>
    <w:rsid w:val="00372D74"/>
    <w:rsid w:val="003745C2"/>
    <w:rsid w:val="0037541E"/>
    <w:rsid w:val="00376154"/>
    <w:rsid w:val="0037662D"/>
    <w:rsid w:val="00376E34"/>
    <w:rsid w:val="00377176"/>
    <w:rsid w:val="00377B92"/>
    <w:rsid w:val="00380C70"/>
    <w:rsid w:val="00381904"/>
    <w:rsid w:val="00382411"/>
    <w:rsid w:val="0038268A"/>
    <w:rsid w:val="00383816"/>
    <w:rsid w:val="003846DE"/>
    <w:rsid w:val="00384DAD"/>
    <w:rsid w:val="00385348"/>
    <w:rsid w:val="003855DB"/>
    <w:rsid w:val="003862AE"/>
    <w:rsid w:val="00390CBE"/>
    <w:rsid w:val="00390E3A"/>
    <w:rsid w:val="00393DBB"/>
    <w:rsid w:val="003942E7"/>
    <w:rsid w:val="00394F8D"/>
    <w:rsid w:val="00395673"/>
    <w:rsid w:val="00395EA7"/>
    <w:rsid w:val="00396254"/>
    <w:rsid w:val="0039663A"/>
    <w:rsid w:val="00396F8D"/>
    <w:rsid w:val="003979B1"/>
    <w:rsid w:val="00397D86"/>
    <w:rsid w:val="003A1B71"/>
    <w:rsid w:val="003A3111"/>
    <w:rsid w:val="003A38D0"/>
    <w:rsid w:val="003A3987"/>
    <w:rsid w:val="003A4303"/>
    <w:rsid w:val="003A4DA2"/>
    <w:rsid w:val="003A5D99"/>
    <w:rsid w:val="003A6250"/>
    <w:rsid w:val="003A6DA5"/>
    <w:rsid w:val="003A75F6"/>
    <w:rsid w:val="003A7655"/>
    <w:rsid w:val="003A7A58"/>
    <w:rsid w:val="003B0629"/>
    <w:rsid w:val="003B0973"/>
    <w:rsid w:val="003B1AFA"/>
    <w:rsid w:val="003B202A"/>
    <w:rsid w:val="003B21BE"/>
    <w:rsid w:val="003B3254"/>
    <w:rsid w:val="003B449B"/>
    <w:rsid w:val="003B48A6"/>
    <w:rsid w:val="003B52A0"/>
    <w:rsid w:val="003B57E5"/>
    <w:rsid w:val="003B5F21"/>
    <w:rsid w:val="003B6C19"/>
    <w:rsid w:val="003B6D09"/>
    <w:rsid w:val="003B7283"/>
    <w:rsid w:val="003B72AA"/>
    <w:rsid w:val="003B7FAD"/>
    <w:rsid w:val="003C0381"/>
    <w:rsid w:val="003C113C"/>
    <w:rsid w:val="003C1A09"/>
    <w:rsid w:val="003C1BFD"/>
    <w:rsid w:val="003C22DB"/>
    <w:rsid w:val="003C42CD"/>
    <w:rsid w:val="003C50F7"/>
    <w:rsid w:val="003C5D0F"/>
    <w:rsid w:val="003C66DB"/>
    <w:rsid w:val="003C717F"/>
    <w:rsid w:val="003C75D2"/>
    <w:rsid w:val="003D04A5"/>
    <w:rsid w:val="003D0F3C"/>
    <w:rsid w:val="003D20C2"/>
    <w:rsid w:val="003D308B"/>
    <w:rsid w:val="003D34CF"/>
    <w:rsid w:val="003D3F8C"/>
    <w:rsid w:val="003D43A3"/>
    <w:rsid w:val="003D4971"/>
    <w:rsid w:val="003D62B2"/>
    <w:rsid w:val="003D6901"/>
    <w:rsid w:val="003D6EED"/>
    <w:rsid w:val="003D6FD7"/>
    <w:rsid w:val="003D79D2"/>
    <w:rsid w:val="003D7E5C"/>
    <w:rsid w:val="003E2B49"/>
    <w:rsid w:val="003E2E1C"/>
    <w:rsid w:val="003E42BC"/>
    <w:rsid w:val="003E4C0D"/>
    <w:rsid w:val="003E4EB4"/>
    <w:rsid w:val="003E4F92"/>
    <w:rsid w:val="003E63C3"/>
    <w:rsid w:val="003E6D65"/>
    <w:rsid w:val="003E7AB1"/>
    <w:rsid w:val="003F077A"/>
    <w:rsid w:val="003F0E62"/>
    <w:rsid w:val="003F1261"/>
    <w:rsid w:val="003F15A6"/>
    <w:rsid w:val="003F282A"/>
    <w:rsid w:val="003F2D24"/>
    <w:rsid w:val="003F2F88"/>
    <w:rsid w:val="003F3481"/>
    <w:rsid w:val="003F46D3"/>
    <w:rsid w:val="003F4D6C"/>
    <w:rsid w:val="003F4DB9"/>
    <w:rsid w:val="003F5B03"/>
    <w:rsid w:val="003F5B10"/>
    <w:rsid w:val="003F5F86"/>
    <w:rsid w:val="003F6440"/>
    <w:rsid w:val="003F6550"/>
    <w:rsid w:val="003F70F0"/>
    <w:rsid w:val="003F75F2"/>
    <w:rsid w:val="003F75F6"/>
    <w:rsid w:val="0040007F"/>
    <w:rsid w:val="00400AB6"/>
    <w:rsid w:val="0040184F"/>
    <w:rsid w:val="004018F7"/>
    <w:rsid w:val="00401DD0"/>
    <w:rsid w:val="004023AE"/>
    <w:rsid w:val="00402483"/>
    <w:rsid w:val="00402A20"/>
    <w:rsid w:val="00402E8B"/>
    <w:rsid w:val="00402F61"/>
    <w:rsid w:val="00402F8D"/>
    <w:rsid w:val="00403411"/>
    <w:rsid w:val="0040347B"/>
    <w:rsid w:val="0040362E"/>
    <w:rsid w:val="004037FF"/>
    <w:rsid w:val="0040383A"/>
    <w:rsid w:val="00403D50"/>
    <w:rsid w:val="004046D4"/>
    <w:rsid w:val="0040475C"/>
    <w:rsid w:val="00404A50"/>
    <w:rsid w:val="00404CF2"/>
    <w:rsid w:val="00404EB4"/>
    <w:rsid w:val="00405971"/>
    <w:rsid w:val="00405B7B"/>
    <w:rsid w:val="0040603B"/>
    <w:rsid w:val="00406E6B"/>
    <w:rsid w:val="00410606"/>
    <w:rsid w:val="00410632"/>
    <w:rsid w:val="00410DE6"/>
    <w:rsid w:val="00410F2C"/>
    <w:rsid w:val="004119FE"/>
    <w:rsid w:val="00412367"/>
    <w:rsid w:val="00412F47"/>
    <w:rsid w:val="00413898"/>
    <w:rsid w:val="00414600"/>
    <w:rsid w:val="00415AB2"/>
    <w:rsid w:val="00415CFA"/>
    <w:rsid w:val="0041657E"/>
    <w:rsid w:val="00417409"/>
    <w:rsid w:val="0042195D"/>
    <w:rsid w:val="00422145"/>
    <w:rsid w:val="00422789"/>
    <w:rsid w:val="0042278D"/>
    <w:rsid w:val="00422F2A"/>
    <w:rsid w:val="0042327E"/>
    <w:rsid w:val="00423D49"/>
    <w:rsid w:val="004243BD"/>
    <w:rsid w:val="004248D6"/>
    <w:rsid w:val="00424FAC"/>
    <w:rsid w:val="00425D9E"/>
    <w:rsid w:val="00426006"/>
    <w:rsid w:val="00426DF5"/>
    <w:rsid w:val="004275A9"/>
    <w:rsid w:val="00427811"/>
    <w:rsid w:val="0042799D"/>
    <w:rsid w:val="00427EAD"/>
    <w:rsid w:val="0043079A"/>
    <w:rsid w:val="00430AE5"/>
    <w:rsid w:val="00430E11"/>
    <w:rsid w:val="00431375"/>
    <w:rsid w:val="0043139C"/>
    <w:rsid w:val="004313A0"/>
    <w:rsid w:val="004313ED"/>
    <w:rsid w:val="004317F7"/>
    <w:rsid w:val="00431F2F"/>
    <w:rsid w:val="004321AD"/>
    <w:rsid w:val="00432309"/>
    <w:rsid w:val="00432541"/>
    <w:rsid w:val="004343C9"/>
    <w:rsid w:val="00434641"/>
    <w:rsid w:val="00434946"/>
    <w:rsid w:val="00434A31"/>
    <w:rsid w:val="00435487"/>
    <w:rsid w:val="00435725"/>
    <w:rsid w:val="00435DEE"/>
    <w:rsid w:val="004360E2"/>
    <w:rsid w:val="004367EE"/>
    <w:rsid w:val="00436B1E"/>
    <w:rsid w:val="004370D0"/>
    <w:rsid w:val="004374D1"/>
    <w:rsid w:val="004379D2"/>
    <w:rsid w:val="0044073C"/>
    <w:rsid w:val="00440994"/>
    <w:rsid w:val="00440EE5"/>
    <w:rsid w:val="00441640"/>
    <w:rsid w:val="0044176C"/>
    <w:rsid w:val="0044207F"/>
    <w:rsid w:val="00442876"/>
    <w:rsid w:val="004428E5"/>
    <w:rsid w:val="00442B36"/>
    <w:rsid w:val="0044378E"/>
    <w:rsid w:val="004438CA"/>
    <w:rsid w:val="00443995"/>
    <w:rsid w:val="004440DB"/>
    <w:rsid w:val="00444535"/>
    <w:rsid w:val="00444664"/>
    <w:rsid w:val="00444699"/>
    <w:rsid w:val="0044521E"/>
    <w:rsid w:val="0044629F"/>
    <w:rsid w:val="0044685E"/>
    <w:rsid w:val="00446F20"/>
    <w:rsid w:val="0044727B"/>
    <w:rsid w:val="00447A3F"/>
    <w:rsid w:val="00451D0E"/>
    <w:rsid w:val="00451DAE"/>
    <w:rsid w:val="00451E8B"/>
    <w:rsid w:val="00452587"/>
    <w:rsid w:val="0045303D"/>
    <w:rsid w:val="0045430A"/>
    <w:rsid w:val="0045464C"/>
    <w:rsid w:val="00454A7B"/>
    <w:rsid w:val="00455045"/>
    <w:rsid w:val="0045511A"/>
    <w:rsid w:val="00455436"/>
    <w:rsid w:val="00456FAB"/>
    <w:rsid w:val="00457B2C"/>
    <w:rsid w:val="00457DFC"/>
    <w:rsid w:val="00460A7B"/>
    <w:rsid w:val="00460ADF"/>
    <w:rsid w:val="00460B42"/>
    <w:rsid w:val="004617B1"/>
    <w:rsid w:val="004617E8"/>
    <w:rsid w:val="00461A69"/>
    <w:rsid w:val="00462370"/>
    <w:rsid w:val="004627A7"/>
    <w:rsid w:val="00462E70"/>
    <w:rsid w:val="0046361E"/>
    <w:rsid w:val="00463CF2"/>
    <w:rsid w:val="00464DCD"/>
    <w:rsid w:val="00464F35"/>
    <w:rsid w:val="004650C7"/>
    <w:rsid w:val="00465AC2"/>
    <w:rsid w:val="0046623C"/>
    <w:rsid w:val="0047066E"/>
    <w:rsid w:val="00470A2D"/>
    <w:rsid w:val="00470CF0"/>
    <w:rsid w:val="0047141D"/>
    <w:rsid w:val="00471604"/>
    <w:rsid w:val="00471769"/>
    <w:rsid w:val="00471E0D"/>
    <w:rsid w:val="0047341A"/>
    <w:rsid w:val="00473945"/>
    <w:rsid w:val="004739AA"/>
    <w:rsid w:val="00474361"/>
    <w:rsid w:val="004745DD"/>
    <w:rsid w:val="004746DE"/>
    <w:rsid w:val="0047559C"/>
    <w:rsid w:val="004757ED"/>
    <w:rsid w:val="00475B72"/>
    <w:rsid w:val="00476AD7"/>
    <w:rsid w:val="00477068"/>
    <w:rsid w:val="00477788"/>
    <w:rsid w:val="00477BFD"/>
    <w:rsid w:val="00477D02"/>
    <w:rsid w:val="00480039"/>
    <w:rsid w:val="0048090A"/>
    <w:rsid w:val="00480D69"/>
    <w:rsid w:val="00481225"/>
    <w:rsid w:val="0048125C"/>
    <w:rsid w:val="00481374"/>
    <w:rsid w:val="00481F1A"/>
    <w:rsid w:val="004823BC"/>
    <w:rsid w:val="0048298B"/>
    <w:rsid w:val="0048368A"/>
    <w:rsid w:val="00484747"/>
    <w:rsid w:val="00484911"/>
    <w:rsid w:val="00485970"/>
    <w:rsid w:val="00485977"/>
    <w:rsid w:val="00487572"/>
    <w:rsid w:val="00487948"/>
    <w:rsid w:val="00487A61"/>
    <w:rsid w:val="00490BB0"/>
    <w:rsid w:val="00490CDD"/>
    <w:rsid w:val="00491D4F"/>
    <w:rsid w:val="00491E87"/>
    <w:rsid w:val="00493E83"/>
    <w:rsid w:val="00493EA0"/>
    <w:rsid w:val="00494FC9"/>
    <w:rsid w:val="0049533F"/>
    <w:rsid w:val="004956C2"/>
    <w:rsid w:val="004959CF"/>
    <w:rsid w:val="00495E2F"/>
    <w:rsid w:val="004968C3"/>
    <w:rsid w:val="00496F3E"/>
    <w:rsid w:val="00496F68"/>
    <w:rsid w:val="0049709B"/>
    <w:rsid w:val="00497EA7"/>
    <w:rsid w:val="004A0B38"/>
    <w:rsid w:val="004A10D6"/>
    <w:rsid w:val="004A40A3"/>
    <w:rsid w:val="004A5E0C"/>
    <w:rsid w:val="004A70F6"/>
    <w:rsid w:val="004A7278"/>
    <w:rsid w:val="004A79DD"/>
    <w:rsid w:val="004A7AA8"/>
    <w:rsid w:val="004B1283"/>
    <w:rsid w:val="004B13C8"/>
    <w:rsid w:val="004B2064"/>
    <w:rsid w:val="004B226D"/>
    <w:rsid w:val="004B2716"/>
    <w:rsid w:val="004B2B96"/>
    <w:rsid w:val="004B2E17"/>
    <w:rsid w:val="004B2E50"/>
    <w:rsid w:val="004B40F4"/>
    <w:rsid w:val="004B4130"/>
    <w:rsid w:val="004B580B"/>
    <w:rsid w:val="004B5B04"/>
    <w:rsid w:val="004C05E9"/>
    <w:rsid w:val="004C1C58"/>
    <w:rsid w:val="004C1D7F"/>
    <w:rsid w:val="004C22DE"/>
    <w:rsid w:val="004C239C"/>
    <w:rsid w:val="004C33BC"/>
    <w:rsid w:val="004C3461"/>
    <w:rsid w:val="004C3A99"/>
    <w:rsid w:val="004C4058"/>
    <w:rsid w:val="004C437D"/>
    <w:rsid w:val="004C4656"/>
    <w:rsid w:val="004C46D7"/>
    <w:rsid w:val="004C4B84"/>
    <w:rsid w:val="004C5460"/>
    <w:rsid w:val="004C573E"/>
    <w:rsid w:val="004C66FB"/>
    <w:rsid w:val="004C7AFE"/>
    <w:rsid w:val="004D0A1D"/>
    <w:rsid w:val="004D0F6A"/>
    <w:rsid w:val="004D24BF"/>
    <w:rsid w:val="004D3005"/>
    <w:rsid w:val="004D33B2"/>
    <w:rsid w:val="004D3892"/>
    <w:rsid w:val="004D4388"/>
    <w:rsid w:val="004D47B1"/>
    <w:rsid w:val="004D6238"/>
    <w:rsid w:val="004D6EDC"/>
    <w:rsid w:val="004D71CA"/>
    <w:rsid w:val="004D75CD"/>
    <w:rsid w:val="004D78A0"/>
    <w:rsid w:val="004D7A37"/>
    <w:rsid w:val="004D7DED"/>
    <w:rsid w:val="004E0A07"/>
    <w:rsid w:val="004E0D1B"/>
    <w:rsid w:val="004E13B3"/>
    <w:rsid w:val="004E1611"/>
    <w:rsid w:val="004E1A2C"/>
    <w:rsid w:val="004E2672"/>
    <w:rsid w:val="004E2DE3"/>
    <w:rsid w:val="004E33FF"/>
    <w:rsid w:val="004E36A1"/>
    <w:rsid w:val="004E4B8C"/>
    <w:rsid w:val="004E4E4B"/>
    <w:rsid w:val="004E57B3"/>
    <w:rsid w:val="004E5884"/>
    <w:rsid w:val="004E5988"/>
    <w:rsid w:val="004E5D67"/>
    <w:rsid w:val="004E6312"/>
    <w:rsid w:val="004E64DE"/>
    <w:rsid w:val="004E7806"/>
    <w:rsid w:val="004E795D"/>
    <w:rsid w:val="004F0B46"/>
    <w:rsid w:val="004F0CCA"/>
    <w:rsid w:val="004F1D04"/>
    <w:rsid w:val="004F2A4C"/>
    <w:rsid w:val="004F2ADE"/>
    <w:rsid w:val="004F2D78"/>
    <w:rsid w:val="004F318D"/>
    <w:rsid w:val="004F35F0"/>
    <w:rsid w:val="004F3B83"/>
    <w:rsid w:val="004F4EE2"/>
    <w:rsid w:val="004F6014"/>
    <w:rsid w:val="004F6C39"/>
    <w:rsid w:val="004F70BD"/>
    <w:rsid w:val="004F75E5"/>
    <w:rsid w:val="004F77BE"/>
    <w:rsid w:val="0050053E"/>
    <w:rsid w:val="00500B19"/>
    <w:rsid w:val="00500DD3"/>
    <w:rsid w:val="005012CC"/>
    <w:rsid w:val="00501CC6"/>
    <w:rsid w:val="005020A5"/>
    <w:rsid w:val="005028B1"/>
    <w:rsid w:val="00503238"/>
    <w:rsid w:val="005047B4"/>
    <w:rsid w:val="005048E9"/>
    <w:rsid w:val="00504F19"/>
    <w:rsid w:val="005058EA"/>
    <w:rsid w:val="00506B08"/>
    <w:rsid w:val="005070FC"/>
    <w:rsid w:val="00507193"/>
    <w:rsid w:val="005107C8"/>
    <w:rsid w:val="005110CA"/>
    <w:rsid w:val="005114F9"/>
    <w:rsid w:val="00511884"/>
    <w:rsid w:val="0051303C"/>
    <w:rsid w:val="00513A88"/>
    <w:rsid w:val="00514196"/>
    <w:rsid w:val="0051474D"/>
    <w:rsid w:val="0051522B"/>
    <w:rsid w:val="0051533C"/>
    <w:rsid w:val="00515836"/>
    <w:rsid w:val="00515E46"/>
    <w:rsid w:val="005165F8"/>
    <w:rsid w:val="00516EE9"/>
    <w:rsid w:val="00517C88"/>
    <w:rsid w:val="00517D27"/>
    <w:rsid w:val="00517EFA"/>
    <w:rsid w:val="00520303"/>
    <w:rsid w:val="0052067E"/>
    <w:rsid w:val="00520976"/>
    <w:rsid w:val="005209BA"/>
    <w:rsid w:val="00520EEB"/>
    <w:rsid w:val="005215D7"/>
    <w:rsid w:val="00521E1F"/>
    <w:rsid w:val="00522457"/>
    <w:rsid w:val="00522667"/>
    <w:rsid w:val="00523119"/>
    <w:rsid w:val="005239E6"/>
    <w:rsid w:val="005239EB"/>
    <w:rsid w:val="00523E73"/>
    <w:rsid w:val="0052441F"/>
    <w:rsid w:val="00524DD1"/>
    <w:rsid w:val="00525710"/>
    <w:rsid w:val="00525E0F"/>
    <w:rsid w:val="00527FBD"/>
    <w:rsid w:val="0053016D"/>
    <w:rsid w:val="00530E65"/>
    <w:rsid w:val="00531326"/>
    <w:rsid w:val="00531334"/>
    <w:rsid w:val="0053145B"/>
    <w:rsid w:val="00531801"/>
    <w:rsid w:val="00531B4F"/>
    <w:rsid w:val="00532E98"/>
    <w:rsid w:val="00533351"/>
    <w:rsid w:val="00535A35"/>
    <w:rsid w:val="00535F36"/>
    <w:rsid w:val="00536026"/>
    <w:rsid w:val="0053632E"/>
    <w:rsid w:val="00536F5E"/>
    <w:rsid w:val="00537732"/>
    <w:rsid w:val="0054070A"/>
    <w:rsid w:val="00540C3A"/>
    <w:rsid w:val="00540E43"/>
    <w:rsid w:val="005412DE"/>
    <w:rsid w:val="00541BB0"/>
    <w:rsid w:val="00541C77"/>
    <w:rsid w:val="00542049"/>
    <w:rsid w:val="005421F1"/>
    <w:rsid w:val="00542862"/>
    <w:rsid w:val="00542C68"/>
    <w:rsid w:val="00543191"/>
    <w:rsid w:val="00543312"/>
    <w:rsid w:val="005452E8"/>
    <w:rsid w:val="00545514"/>
    <w:rsid w:val="00545F9E"/>
    <w:rsid w:val="00546173"/>
    <w:rsid w:val="00546670"/>
    <w:rsid w:val="00546879"/>
    <w:rsid w:val="00547818"/>
    <w:rsid w:val="00550433"/>
    <w:rsid w:val="0055075C"/>
    <w:rsid w:val="00550B7B"/>
    <w:rsid w:val="00550C78"/>
    <w:rsid w:val="0055122B"/>
    <w:rsid w:val="0055192C"/>
    <w:rsid w:val="00551B61"/>
    <w:rsid w:val="00551FA8"/>
    <w:rsid w:val="00552118"/>
    <w:rsid w:val="005529DC"/>
    <w:rsid w:val="00552C48"/>
    <w:rsid w:val="0055398F"/>
    <w:rsid w:val="005548BB"/>
    <w:rsid w:val="00554E8F"/>
    <w:rsid w:val="00554FFA"/>
    <w:rsid w:val="005567EF"/>
    <w:rsid w:val="00556B89"/>
    <w:rsid w:val="005570D7"/>
    <w:rsid w:val="00557AEB"/>
    <w:rsid w:val="005600A3"/>
    <w:rsid w:val="00560A89"/>
    <w:rsid w:val="0056139F"/>
    <w:rsid w:val="00561A22"/>
    <w:rsid w:val="00561B4C"/>
    <w:rsid w:val="005621FB"/>
    <w:rsid w:val="005626CA"/>
    <w:rsid w:val="00562A11"/>
    <w:rsid w:val="00563545"/>
    <w:rsid w:val="0056379F"/>
    <w:rsid w:val="0056391F"/>
    <w:rsid w:val="00564359"/>
    <w:rsid w:val="005649C3"/>
    <w:rsid w:val="00565460"/>
    <w:rsid w:val="005660C2"/>
    <w:rsid w:val="005666EF"/>
    <w:rsid w:val="00566837"/>
    <w:rsid w:val="00567945"/>
    <w:rsid w:val="00567D30"/>
    <w:rsid w:val="00567EFC"/>
    <w:rsid w:val="00571048"/>
    <w:rsid w:val="005712B8"/>
    <w:rsid w:val="005718C0"/>
    <w:rsid w:val="005721C2"/>
    <w:rsid w:val="005721C3"/>
    <w:rsid w:val="00572204"/>
    <w:rsid w:val="005726A8"/>
    <w:rsid w:val="005726E3"/>
    <w:rsid w:val="005732A5"/>
    <w:rsid w:val="00573665"/>
    <w:rsid w:val="00573A47"/>
    <w:rsid w:val="00573AE9"/>
    <w:rsid w:val="00573D75"/>
    <w:rsid w:val="00573FD7"/>
    <w:rsid w:val="005750D6"/>
    <w:rsid w:val="00575496"/>
    <w:rsid w:val="00575F30"/>
    <w:rsid w:val="00575FA7"/>
    <w:rsid w:val="0057609C"/>
    <w:rsid w:val="00576102"/>
    <w:rsid w:val="00576255"/>
    <w:rsid w:val="0057632C"/>
    <w:rsid w:val="005769BA"/>
    <w:rsid w:val="005777DB"/>
    <w:rsid w:val="00580149"/>
    <w:rsid w:val="005801E1"/>
    <w:rsid w:val="00580B52"/>
    <w:rsid w:val="005810E1"/>
    <w:rsid w:val="00581D5F"/>
    <w:rsid w:val="00581D9F"/>
    <w:rsid w:val="00581DA3"/>
    <w:rsid w:val="00581DF0"/>
    <w:rsid w:val="0058214F"/>
    <w:rsid w:val="00582803"/>
    <w:rsid w:val="00582A14"/>
    <w:rsid w:val="00582DA7"/>
    <w:rsid w:val="00582DCA"/>
    <w:rsid w:val="00582E64"/>
    <w:rsid w:val="005831A4"/>
    <w:rsid w:val="00583E86"/>
    <w:rsid w:val="00584735"/>
    <w:rsid w:val="005847F4"/>
    <w:rsid w:val="005858FF"/>
    <w:rsid w:val="00585A73"/>
    <w:rsid w:val="00585B81"/>
    <w:rsid w:val="005861C5"/>
    <w:rsid w:val="0058692A"/>
    <w:rsid w:val="005869C8"/>
    <w:rsid w:val="00591344"/>
    <w:rsid w:val="0059222E"/>
    <w:rsid w:val="005928F8"/>
    <w:rsid w:val="00593F89"/>
    <w:rsid w:val="005941F4"/>
    <w:rsid w:val="00594287"/>
    <w:rsid w:val="00594ACF"/>
    <w:rsid w:val="0059538D"/>
    <w:rsid w:val="0059553C"/>
    <w:rsid w:val="00596E86"/>
    <w:rsid w:val="00597009"/>
    <w:rsid w:val="005A1BA4"/>
    <w:rsid w:val="005A1F1A"/>
    <w:rsid w:val="005A2987"/>
    <w:rsid w:val="005A2DD2"/>
    <w:rsid w:val="005A31E7"/>
    <w:rsid w:val="005A3927"/>
    <w:rsid w:val="005A39E6"/>
    <w:rsid w:val="005A46F3"/>
    <w:rsid w:val="005A4DB0"/>
    <w:rsid w:val="005A4F23"/>
    <w:rsid w:val="005A5069"/>
    <w:rsid w:val="005A52B5"/>
    <w:rsid w:val="005A547D"/>
    <w:rsid w:val="005A557B"/>
    <w:rsid w:val="005A5EDD"/>
    <w:rsid w:val="005A69B3"/>
    <w:rsid w:val="005B0533"/>
    <w:rsid w:val="005B0701"/>
    <w:rsid w:val="005B08C6"/>
    <w:rsid w:val="005B0BB4"/>
    <w:rsid w:val="005B0F9C"/>
    <w:rsid w:val="005B1EB7"/>
    <w:rsid w:val="005B264C"/>
    <w:rsid w:val="005B31F3"/>
    <w:rsid w:val="005B376F"/>
    <w:rsid w:val="005B3887"/>
    <w:rsid w:val="005B3D49"/>
    <w:rsid w:val="005B4358"/>
    <w:rsid w:val="005B5136"/>
    <w:rsid w:val="005B5A74"/>
    <w:rsid w:val="005B6B5A"/>
    <w:rsid w:val="005B6FA0"/>
    <w:rsid w:val="005B7075"/>
    <w:rsid w:val="005B7983"/>
    <w:rsid w:val="005B7B53"/>
    <w:rsid w:val="005B7CA9"/>
    <w:rsid w:val="005B7D9C"/>
    <w:rsid w:val="005C0302"/>
    <w:rsid w:val="005C0320"/>
    <w:rsid w:val="005C1E04"/>
    <w:rsid w:val="005C242B"/>
    <w:rsid w:val="005C377A"/>
    <w:rsid w:val="005C42C1"/>
    <w:rsid w:val="005C4473"/>
    <w:rsid w:val="005C474F"/>
    <w:rsid w:val="005C4754"/>
    <w:rsid w:val="005C5012"/>
    <w:rsid w:val="005C517B"/>
    <w:rsid w:val="005C55D2"/>
    <w:rsid w:val="005C563A"/>
    <w:rsid w:val="005C6362"/>
    <w:rsid w:val="005C663C"/>
    <w:rsid w:val="005C6E0B"/>
    <w:rsid w:val="005C712F"/>
    <w:rsid w:val="005C77D3"/>
    <w:rsid w:val="005C795B"/>
    <w:rsid w:val="005C7E47"/>
    <w:rsid w:val="005D12A9"/>
    <w:rsid w:val="005D1646"/>
    <w:rsid w:val="005D2061"/>
    <w:rsid w:val="005D2207"/>
    <w:rsid w:val="005D2AB3"/>
    <w:rsid w:val="005D2E1B"/>
    <w:rsid w:val="005D3C26"/>
    <w:rsid w:val="005D3DC2"/>
    <w:rsid w:val="005D4327"/>
    <w:rsid w:val="005D4985"/>
    <w:rsid w:val="005D4C09"/>
    <w:rsid w:val="005D5773"/>
    <w:rsid w:val="005D5CD4"/>
    <w:rsid w:val="005D6DFD"/>
    <w:rsid w:val="005D6FF6"/>
    <w:rsid w:val="005D709A"/>
    <w:rsid w:val="005D7A05"/>
    <w:rsid w:val="005D7A4C"/>
    <w:rsid w:val="005D7A62"/>
    <w:rsid w:val="005E002B"/>
    <w:rsid w:val="005E02D4"/>
    <w:rsid w:val="005E034D"/>
    <w:rsid w:val="005E0765"/>
    <w:rsid w:val="005E0AC3"/>
    <w:rsid w:val="005E102E"/>
    <w:rsid w:val="005E1152"/>
    <w:rsid w:val="005E1680"/>
    <w:rsid w:val="005E1B72"/>
    <w:rsid w:val="005E1D40"/>
    <w:rsid w:val="005E24CC"/>
    <w:rsid w:val="005E29CC"/>
    <w:rsid w:val="005E39F8"/>
    <w:rsid w:val="005E3EAB"/>
    <w:rsid w:val="005E520C"/>
    <w:rsid w:val="005E5447"/>
    <w:rsid w:val="005E562E"/>
    <w:rsid w:val="005E61B5"/>
    <w:rsid w:val="005E6557"/>
    <w:rsid w:val="005E756E"/>
    <w:rsid w:val="005E7F8A"/>
    <w:rsid w:val="005F09C4"/>
    <w:rsid w:val="005F1389"/>
    <w:rsid w:val="005F1F66"/>
    <w:rsid w:val="005F21C3"/>
    <w:rsid w:val="005F2622"/>
    <w:rsid w:val="005F315F"/>
    <w:rsid w:val="005F433A"/>
    <w:rsid w:val="005F5370"/>
    <w:rsid w:val="005F5D60"/>
    <w:rsid w:val="005F67DA"/>
    <w:rsid w:val="005F7D76"/>
    <w:rsid w:val="0060000F"/>
    <w:rsid w:val="0060020E"/>
    <w:rsid w:val="0060064D"/>
    <w:rsid w:val="0060071E"/>
    <w:rsid w:val="00600B9C"/>
    <w:rsid w:val="00600CFA"/>
    <w:rsid w:val="00601106"/>
    <w:rsid w:val="00601E2E"/>
    <w:rsid w:val="00603147"/>
    <w:rsid w:val="00603549"/>
    <w:rsid w:val="006038C1"/>
    <w:rsid w:val="00603A88"/>
    <w:rsid w:val="00605571"/>
    <w:rsid w:val="00605F59"/>
    <w:rsid w:val="00606364"/>
    <w:rsid w:val="006063F4"/>
    <w:rsid w:val="00606EBA"/>
    <w:rsid w:val="00607DCB"/>
    <w:rsid w:val="0061094F"/>
    <w:rsid w:val="00610AD6"/>
    <w:rsid w:val="00611CC1"/>
    <w:rsid w:val="00613A8A"/>
    <w:rsid w:val="00614B2C"/>
    <w:rsid w:val="00615D0B"/>
    <w:rsid w:val="006160F4"/>
    <w:rsid w:val="006161C5"/>
    <w:rsid w:val="0061625D"/>
    <w:rsid w:val="006170BA"/>
    <w:rsid w:val="0061781F"/>
    <w:rsid w:val="00617EF4"/>
    <w:rsid w:val="00620D2C"/>
    <w:rsid w:val="006218BB"/>
    <w:rsid w:val="0062376B"/>
    <w:rsid w:val="00623F78"/>
    <w:rsid w:val="00624D68"/>
    <w:rsid w:val="00625258"/>
    <w:rsid w:val="0062627E"/>
    <w:rsid w:val="00626B5A"/>
    <w:rsid w:val="00626C74"/>
    <w:rsid w:val="00627B89"/>
    <w:rsid w:val="006306C6"/>
    <w:rsid w:val="00630CA7"/>
    <w:rsid w:val="006320C7"/>
    <w:rsid w:val="00632B5E"/>
    <w:rsid w:val="00632CED"/>
    <w:rsid w:val="00633372"/>
    <w:rsid w:val="00633ADF"/>
    <w:rsid w:val="00633BCD"/>
    <w:rsid w:val="00634468"/>
    <w:rsid w:val="00634628"/>
    <w:rsid w:val="00634B41"/>
    <w:rsid w:val="00635F1A"/>
    <w:rsid w:val="0063679B"/>
    <w:rsid w:val="00636CA8"/>
    <w:rsid w:val="00637503"/>
    <w:rsid w:val="006406E2"/>
    <w:rsid w:val="00640848"/>
    <w:rsid w:val="006418EA"/>
    <w:rsid w:val="00641B36"/>
    <w:rsid w:val="00641D41"/>
    <w:rsid w:val="00641D5E"/>
    <w:rsid w:val="006436CF"/>
    <w:rsid w:val="006437F0"/>
    <w:rsid w:val="00643A58"/>
    <w:rsid w:val="00643EDC"/>
    <w:rsid w:val="006448B4"/>
    <w:rsid w:val="00644A75"/>
    <w:rsid w:val="0064506D"/>
    <w:rsid w:val="0064556D"/>
    <w:rsid w:val="006457C9"/>
    <w:rsid w:val="00645ADE"/>
    <w:rsid w:val="00646625"/>
    <w:rsid w:val="00646E39"/>
    <w:rsid w:val="00647931"/>
    <w:rsid w:val="006507DD"/>
    <w:rsid w:val="006509DC"/>
    <w:rsid w:val="006517C8"/>
    <w:rsid w:val="00651F5F"/>
    <w:rsid w:val="00652EE1"/>
    <w:rsid w:val="00653D29"/>
    <w:rsid w:val="006554EF"/>
    <w:rsid w:val="00655E18"/>
    <w:rsid w:val="00656300"/>
    <w:rsid w:val="00656316"/>
    <w:rsid w:val="00656806"/>
    <w:rsid w:val="00656961"/>
    <w:rsid w:val="00656D6D"/>
    <w:rsid w:val="006605F4"/>
    <w:rsid w:val="00660F1D"/>
    <w:rsid w:val="006615D6"/>
    <w:rsid w:val="006617BB"/>
    <w:rsid w:val="0066183E"/>
    <w:rsid w:val="00661A09"/>
    <w:rsid w:val="0066200D"/>
    <w:rsid w:val="00662495"/>
    <w:rsid w:val="00662FDE"/>
    <w:rsid w:val="0066317A"/>
    <w:rsid w:val="006635AC"/>
    <w:rsid w:val="0066443C"/>
    <w:rsid w:val="00665083"/>
    <w:rsid w:val="00665DEF"/>
    <w:rsid w:val="00665FCE"/>
    <w:rsid w:val="00670981"/>
    <w:rsid w:val="00670EC8"/>
    <w:rsid w:val="0067136F"/>
    <w:rsid w:val="0067190A"/>
    <w:rsid w:val="00672034"/>
    <w:rsid w:val="006728E0"/>
    <w:rsid w:val="00674F46"/>
    <w:rsid w:val="0067524C"/>
    <w:rsid w:val="00675297"/>
    <w:rsid w:val="00675D02"/>
    <w:rsid w:val="0067623A"/>
    <w:rsid w:val="006762CD"/>
    <w:rsid w:val="0067698C"/>
    <w:rsid w:val="00676A73"/>
    <w:rsid w:val="00677B3B"/>
    <w:rsid w:val="00677BBB"/>
    <w:rsid w:val="00680530"/>
    <w:rsid w:val="006808BA"/>
    <w:rsid w:val="00682239"/>
    <w:rsid w:val="00682BE7"/>
    <w:rsid w:val="00683302"/>
    <w:rsid w:val="00684817"/>
    <w:rsid w:val="0068482B"/>
    <w:rsid w:val="00684A3E"/>
    <w:rsid w:val="00684DC2"/>
    <w:rsid w:val="006860E8"/>
    <w:rsid w:val="0068622A"/>
    <w:rsid w:val="00686D0E"/>
    <w:rsid w:val="00686EE1"/>
    <w:rsid w:val="00687374"/>
    <w:rsid w:val="00687696"/>
    <w:rsid w:val="0068772E"/>
    <w:rsid w:val="00687901"/>
    <w:rsid w:val="006902EA"/>
    <w:rsid w:val="0069037A"/>
    <w:rsid w:val="00690536"/>
    <w:rsid w:val="00690D27"/>
    <w:rsid w:val="006915DE"/>
    <w:rsid w:val="0069180F"/>
    <w:rsid w:val="006925A4"/>
    <w:rsid w:val="0069303E"/>
    <w:rsid w:val="006930B2"/>
    <w:rsid w:val="006955FE"/>
    <w:rsid w:val="0069640F"/>
    <w:rsid w:val="006968AC"/>
    <w:rsid w:val="00697F0E"/>
    <w:rsid w:val="006A0BB7"/>
    <w:rsid w:val="006A0DE9"/>
    <w:rsid w:val="006A21DE"/>
    <w:rsid w:val="006A2B6B"/>
    <w:rsid w:val="006A3790"/>
    <w:rsid w:val="006A3A90"/>
    <w:rsid w:val="006A3F22"/>
    <w:rsid w:val="006A4848"/>
    <w:rsid w:val="006A5A78"/>
    <w:rsid w:val="006A6380"/>
    <w:rsid w:val="006A6619"/>
    <w:rsid w:val="006A759C"/>
    <w:rsid w:val="006A7BFB"/>
    <w:rsid w:val="006B103A"/>
    <w:rsid w:val="006B155A"/>
    <w:rsid w:val="006B1769"/>
    <w:rsid w:val="006B1841"/>
    <w:rsid w:val="006B1B2C"/>
    <w:rsid w:val="006B2325"/>
    <w:rsid w:val="006B29EA"/>
    <w:rsid w:val="006B3143"/>
    <w:rsid w:val="006B406F"/>
    <w:rsid w:val="006B4867"/>
    <w:rsid w:val="006B5573"/>
    <w:rsid w:val="006B5712"/>
    <w:rsid w:val="006B5B1E"/>
    <w:rsid w:val="006B6239"/>
    <w:rsid w:val="006B6249"/>
    <w:rsid w:val="006B6414"/>
    <w:rsid w:val="006B6F2C"/>
    <w:rsid w:val="006B751D"/>
    <w:rsid w:val="006B78F7"/>
    <w:rsid w:val="006B7C12"/>
    <w:rsid w:val="006C00AA"/>
    <w:rsid w:val="006C0702"/>
    <w:rsid w:val="006C0B9D"/>
    <w:rsid w:val="006C1A62"/>
    <w:rsid w:val="006C2405"/>
    <w:rsid w:val="006C27F7"/>
    <w:rsid w:val="006C4B2C"/>
    <w:rsid w:val="006C560C"/>
    <w:rsid w:val="006C6AB8"/>
    <w:rsid w:val="006C6BD0"/>
    <w:rsid w:val="006C7697"/>
    <w:rsid w:val="006D0621"/>
    <w:rsid w:val="006D0E66"/>
    <w:rsid w:val="006D1692"/>
    <w:rsid w:val="006D2231"/>
    <w:rsid w:val="006D246F"/>
    <w:rsid w:val="006D2A1E"/>
    <w:rsid w:val="006D2F47"/>
    <w:rsid w:val="006D4CAC"/>
    <w:rsid w:val="006D4CDB"/>
    <w:rsid w:val="006D51D8"/>
    <w:rsid w:val="006D59BE"/>
    <w:rsid w:val="006D5D16"/>
    <w:rsid w:val="006D5E3D"/>
    <w:rsid w:val="006D69EF"/>
    <w:rsid w:val="006D6E9A"/>
    <w:rsid w:val="006D7006"/>
    <w:rsid w:val="006E0AF9"/>
    <w:rsid w:val="006E0B39"/>
    <w:rsid w:val="006E0E60"/>
    <w:rsid w:val="006E10E2"/>
    <w:rsid w:val="006E117F"/>
    <w:rsid w:val="006E1586"/>
    <w:rsid w:val="006E18B5"/>
    <w:rsid w:val="006E2F3B"/>
    <w:rsid w:val="006E3B9A"/>
    <w:rsid w:val="006E3E5E"/>
    <w:rsid w:val="006E5273"/>
    <w:rsid w:val="006E592B"/>
    <w:rsid w:val="006E5DC6"/>
    <w:rsid w:val="006E5E4B"/>
    <w:rsid w:val="006E6017"/>
    <w:rsid w:val="006E797B"/>
    <w:rsid w:val="006F0B26"/>
    <w:rsid w:val="006F0F21"/>
    <w:rsid w:val="006F0F37"/>
    <w:rsid w:val="006F163D"/>
    <w:rsid w:val="006F2D6D"/>
    <w:rsid w:val="006F31DB"/>
    <w:rsid w:val="006F3D4B"/>
    <w:rsid w:val="006F44F7"/>
    <w:rsid w:val="006F4950"/>
    <w:rsid w:val="006F4AFC"/>
    <w:rsid w:val="006F4FFC"/>
    <w:rsid w:val="006F5A5A"/>
    <w:rsid w:val="006F65F7"/>
    <w:rsid w:val="006F69DA"/>
    <w:rsid w:val="006F705B"/>
    <w:rsid w:val="00700ACD"/>
    <w:rsid w:val="007013C9"/>
    <w:rsid w:val="00702185"/>
    <w:rsid w:val="007029A1"/>
    <w:rsid w:val="007029D6"/>
    <w:rsid w:val="00702F72"/>
    <w:rsid w:val="00703AB3"/>
    <w:rsid w:val="00703DCC"/>
    <w:rsid w:val="00704914"/>
    <w:rsid w:val="007056F7"/>
    <w:rsid w:val="00706310"/>
    <w:rsid w:val="007066BD"/>
    <w:rsid w:val="007066F0"/>
    <w:rsid w:val="00706D60"/>
    <w:rsid w:val="00706E39"/>
    <w:rsid w:val="007109EE"/>
    <w:rsid w:val="00710F1D"/>
    <w:rsid w:val="00711355"/>
    <w:rsid w:val="007114EA"/>
    <w:rsid w:val="00711574"/>
    <w:rsid w:val="00711944"/>
    <w:rsid w:val="00713034"/>
    <w:rsid w:val="007134F3"/>
    <w:rsid w:val="00713E64"/>
    <w:rsid w:val="00714259"/>
    <w:rsid w:val="0071491A"/>
    <w:rsid w:val="00715B0D"/>
    <w:rsid w:val="00715F7E"/>
    <w:rsid w:val="00716A58"/>
    <w:rsid w:val="0072145B"/>
    <w:rsid w:val="00721CC3"/>
    <w:rsid w:val="00722B66"/>
    <w:rsid w:val="007231C8"/>
    <w:rsid w:val="0072378D"/>
    <w:rsid w:val="0072429F"/>
    <w:rsid w:val="007246E1"/>
    <w:rsid w:val="00724CD3"/>
    <w:rsid w:val="00724D10"/>
    <w:rsid w:val="0072517C"/>
    <w:rsid w:val="00725A85"/>
    <w:rsid w:val="007265E8"/>
    <w:rsid w:val="00726A16"/>
    <w:rsid w:val="007271C5"/>
    <w:rsid w:val="007271D5"/>
    <w:rsid w:val="007272A5"/>
    <w:rsid w:val="00727513"/>
    <w:rsid w:val="007277CD"/>
    <w:rsid w:val="00730A09"/>
    <w:rsid w:val="00730AD6"/>
    <w:rsid w:val="00731102"/>
    <w:rsid w:val="00731EAB"/>
    <w:rsid w:val="007325DD"/>
    <w:rsid w:val="00732905"/>
    <w:rsid w:val="007340A6"/>
    <w:rsid w:val="007345E7"/>
    <w:rsid w:val="00735344"/>
    <w:rsid w:val="0073571A"/>
    <w:rsid w:val="00735748"/>
    <w:rsid w:val="00736823"/>
    <w:rsid w:val="007369B5"/>
    <w:rsid w:val="00740DE2"/>
    <w:rsid w:val="0074205B"/>
    <w:rsid w:val="0074289D"/>
    <w:rsid w:val="00743D1B"/>
    <w:rsid w:val="00744137"/>
    <w:rsid w:val="00744938"/>
    <w:rsid w:val="0074567D"/>
    <w:rsid w:val="00745BA7"/>
    <w:rsid w:val="00745CD5"/>
    <w:rsid w:val="00746708"/>
    <w:rsid w:val="00746762"/>
    <w:rsid w:val="007476F5"/>
    <w:rsid w:val="007479C0"/>
    <w:rsid w:val="00750C63"/>
    <w:rsid w:val="00751DFB"/>
    <w:rsid w:val="00752180"/>
    <w:rsid w:val="007527FE"/>
    <w:rsid w:val="007528BC"/>
    <w:rsid w:val="00753536"/>
    <w:rsid w:val="00753C5E"/>
    <w:rsid w:val="00753E5C"/>
    <w:rsid w:val="0075495F"/>
    <w:rsid w:val="00754A83"/>
    <w:rsid w:val="0075502D"/>
    <w:rsid w:val="00756D21"/>
    <w:rsid w:val="00756DAF"/>
    <w:rsid w:val="00757285"/>
    <w:rsid w:val="00757DDE"/>
    <w:rsid w:val="00760B90"/>
    <w:rsid w:val="0076105E"/>
    <w:rsid w:val="0076195D"/>
    <w:rsid w:val="00762312"/>
    <w:rsid w:val="0076340C"/>
    <w:rsid w:val="00765129"/>
    <w:rsid w:val="0076561C"/>
    <w:rsid w:val="00765BF8"/>
    <w:rsid w:val="007669A4"/>
    <w:rsid w:val="00767BC6"/>
    <w:rsid w:val="007701B8"/>
    <w:rsid w:val="00770F07"/>
    <w:rsid w:val="00771091"/>
    <w:rsid w:val="00771700"/>
    <w:rsid w:val="00772536"/>
    <w:rsid w:val="00772696"/>
    <w:rsid w:val="00772819"/>
    <w:rsid w:val="00772B20"/>
    <w:rsid w:val="00772D6B"/>
    <w:rsid w:val="00773D2B"/>
    <w:rsid w:val="0077445F"/>
    <w:rsid w:val="00774A1C"/>
    <w:rsid w:val="00774A37"/>
    <w:rsid w:val="007752DF"/>
    <w:rsid w:val="00775AE3"/>
    <w:rsid w:val="00776602"/>
    <w:rsid w:val="00776D30"/>
    <w:rsid w:val="00777451"/>
    <w:rsid w:val="00777D6D"/>
    <w:rsid w:val="0078023D"/>
    <w:rsid w:val="0078043D"/>
    <w:rsid w:val="00780A73"/>
    <w:rsid w:val="00780B5D"/>
    <w:rsid w:val="00780DAE"/>
    <w:rsid w:val="00781007"/>
    <w:rsid w:val="00781386"/>
    <w:rsid w:val="007814E2"/>
    <w:rsid w:val="00781A77"/>
    <w:rsid w:val="00782A26"/>
    <w:rsid w:val="00782E45"/>
    <w:rsid w:val="007839DD"/>
    <w:rsid w:val="00784971"/>
    <w:rsid w:val="00784A83"/>
    <w:rsid w:val="007858A0"/>
    <w:rsid w:val="00785DFC"/>
    <w:rsid w:val="00785F55"/>
    <w:rsid w:val="007869F0"/>
    <w:rsid w:val="00786FB1"/>
    <w:rsid w:val="00787EEC"/>
    <w:rsid w:val="00791D0F"/>
    <w:rsid w:val="00791DC9"/>
    <w:rsid w:val="007927F5"/>
    <w:rsid w:val="00792A9F"/>
    <w:rsid w:val="007939DE"/>
    <w:rsid w:val="007969C1"/>
    <w:rsid w:val="00797055"/>
    <w:rsid w:val="007973DE"/>
    <w:rsid w:val="007A0C2E"/>
    <w:rsid w:val="007A10D7"/>
    <w:rsid w:val="007A10DE"/>
    <w:rsid w:val="007A1EB3"/>
    <w:rsid w:val="007A1F83"/>
    <w:rsid w:val="007A3160"/>
    <w:rsid w:val="007A3824"/>
    <w:rsid w:val="007A3895"/>
    <w:rsid w:val="007A4C2D"/>
    <w:rsid w:val="007A4FC3"/>
    <w:rsid w:val="007A5238"/>
    <w:rsid w:val="007A5BF5"/>
    <w:rsid w:val="007A5E08"/>
    <w:rsid w:val="007A6001"/>
    <w:rsid w:val="007A6026"/>
    <w:rsid w:val="007A64EF"/>
    <w:rsid w:val="007A66D0"/>
    <w:rsid w:val="007A6F22"/>
    <w:rsid w:val="007A7C3E"/>
    <w:rsid w:val="007A7CE4"/>
    <w:rsid w:val="007B01CC"/>
    <w:rsid w:val="007B1653"/>
    <w:rsid w:val="007B21B3"/>
    <w:rsid w:val="007B28DA"/>
    <w:rsid w:val="007B2D53"/>
    <w:rsid w:val="007B2E93"/>
    <w:rsid w:val="007B4820"/>
    <w:rsid w:val="007B4EFA"/>
    <w:rsid w:val="007B54DD"/>
    <w:rsid w:val="007B57DC"/>
    <w:rsid w:val="007B6370"/>
    <w:rsid w:val="007B67D1"/>
    <w:rsid w:val="007B67D2"/>
    <w:rsid w:val="007B7211"/>
    <w:rsid w:val="007B7650"/>
    <w:rsid w:val="007B7D33"/>
    <w:rsid w:val="007B7FFD"/>
    <w:rsid w:val="007C06EB"/>
    <w:rsid w:val="007C0FB5"/>
    <w:rsid w:val="007C16B1"/>
    <w:rsid w:val="007C18FB"/>
    <w:rsid w:val="007C23BD"/>
    <w:rsid w:val="007C2547"/>
    <w:rsid w:val="007C2755"/>
    <w:rsid w:val="007C2B93"/>
    <w:rsid w:val="007C346B"/>
    <w:rsid w:val="007C373E"/>
    <w:rsid w:val="007C3B0B"/>
    <w:rsid w:val="007C4E51"/>
    <w:rsid w:val="007C5642"/>
    <w:rsid w:val="007C6397"/>
    <w:rsid w:val="007C642D"/>
    <w:rsid w:val="007C7869"/>
    <w:rsid w:val="007C7BB9"/>
    <w:rsid w:val="007D0AA4"/>
    <w:rsid w:val="007D1106"/>
    <w:rsid w:val="007D1A21"/>
    <w:rsid w:val="007D1BBC"/>
    <w:rsid w:val="007D2567"/>
    <w:rsid w:val="007D2CE3"/>
    <w:rsid w:val="007D38C5"/>
    <w:rsid w:val="007D3E6E"/>
    <w:rsid w:val="007D40A2"/>
    <w:rsid w:val="007D43CC"/>
    <w:rsid w:val="007D46E6"/>
    <w:rsid w:val="007D4CCA"/>
    <w:rsid w:val="007D5017"/>
    <w:rsid w:val="007D5109"/>
    <w:rsid w:val="007D58A3"/>
    <w:rsid w:val="007D5E25"/>
    <w:rsid w:val="007D6497"/>
    <w:rsid w:val="007D699A"/>
    <w:rsid w:val="007D70A2"/>
    <w:rsid w:val="007E099D"/>
    <w:rsid w:val="007E1498"/>
    <w:rsid w:val="007E173C"/>
    <w:rsid w:val="007E1B90"/>
    <w:rsid w:val="007E1D5B"/>
    <w:rsid w:val="007E1E5C"/>
    <w:rsid w:val="007E2623"/>
    <w:rsid w:val="007E3999"/>
    <w:rsid w:val="007E3C02"/>
    <w:rsid w:val="007E56DC"/>
    <w:rsid w:val="007E5B75"/>
    <w:rsid w:val="007E61B5"/>
    <w:rsid w:val="007E68D0"/>
    <w:rsid w:val="007E76B7"/>
    <w:rsid w:val="007E7D8B"/>
    <w:rsid w:val="007E7FFE"/>
    <w:rsid w:val="007F095D"/>
    <w:rsid w:val="007F0ECA"/>
    <w:rsid w:val="007F1618"/>
    <w:rsid w:val="007F20C6"/>
    <w:rsid w:val="007F2949"/>
    <w:rsid w:val="007F2E38"/>
    <w:rsid w:val="007F3015"/>
    <w:rsid w:val="007F30F7"/>
    <w:rsid w:val="007F3C9A"/>
    <w:rsid w:val="007F5ACE"/>
    <w:rsid w:val="007F6FEA"/>
    <w:rsid w:val="007F710D"/>
    <w:rsid w:val="007F7C01"/>
    <w:rsid w:val="007F7C24"/>
    <w:rsid w:val="00800688"/>
    <w:rsid w:val="00800809"/>
    <w:rsid w:val="00800B7D"/>
    <w:rsid w:val="00800D1C"/>
    <w:rsid w:val="00800E8D"/>
    <w:rsid w:val="00801002"/>
    <w:rsid w:val="00801018"/>
    <w:rsid w:val="0080142C"/>
    <w:rsid w:val="008015D0"/>
    <w:rsid w:val="008022F5"/>
    <w:rsid w:val="00802F5A"/>
    <w:rsid w:val="00803378"/>
    <w:rsid w:val="00803436"/>
    <w:rsid w:val="00803AEB"/>
    <w:rsid w:val="00803DC0"/>
    <w:rsid w:val="0080487C"/>
    <w:rsid w:val="00804C24"/>
    <w:rsid w:val="00804F8A"/>
    <w:rsid w:val="00805D93"/>
    <w:rsid w:val="00807213"/>
    <w:rsid w:val="00807839"/>
    <w:rsid w:val="00807A71"/>
    <w:rsid w:val="00807D53"/>
    <w:rsid w:val="00807E55"/>
    <w:rsid w:val="00811DC2"/>
    <w:rsid w:val="00812DB8"/>
    <w:rsid w:val="00813BD7"/>
    <w:rsid w:val="00814319"/>
    <w:rsid w:val="00814BA5"/>
    <w:rsid w:val="00815D49"/>
    <w:rsid w:val="00815F0B"/>
    <w:rsid w:val="00816125"/>
    <w:rsid w:val="008162A2"/>
    <w:rsid w:val="008167C7"/>
    <w:rsid w:val="00816E01"/>
    <w:rsid w:val="0081702B"/>
    <w:rsid w:val="00817B49"/>
    <w:rsid w:val="00817CC6"/>
    <w:rsid w:val="0082005E"/>
    <w:rsid w:val="00820788"/>
    <w:rsid w:val="008224BD"/>
    <w:rsid w:val="00822584"/>
    <w:rsid w:val="008231D9"/>
    <w:rsid w:val="00824842"/>
    <w:rsid w:val="00824AB3"/>
    <w:rsid w:val="008257A9"/>
    <w:rsid w:val="008257FC"/>
    <w:rsid w:val="008262E4"/>
    <w:rsid w:val="00826FF1"/>
    <w:rsid w:val="00827FB9"/>
    <w:rsid w:val="008311E4"/>
    <w:rsid w:val="008313CE"/>
    <w:rsid w:val="008330E1"/>
    <w:rsid w:val="00833AB5"/>
    <w:rsid w:val="00833FB5"/>
    <w:rsid w:val="00835025"/>
    <w:rsid w:val="00835168"/>
    <w:rsid w:val="00835511"/>
    <w:rsid w:val="008365C6"/>
    <w:rsid w:val="008379AE"/>
    <w:rsid w:val="00837E75"/>
    <w:rsid w:val="00837F08"/>
    <w:rsid w:val="0084087E"/>
    <w:rsid w:val="008411C1"/>
    <w:rsid w:val="00841670"/>
    <w:rsid w:val="00842B1E"/>
    <w:rsid w:val="00842BFA"/>
    <w:rsid w:val="00842F2A"/>
    <w:rsid w:val="00843136"/>
    <w:rsid w:val="00844250"/>
    <w:rsid w:val="0084430E"/>
    <w:rsid w:val="008443F1"/>
    <w:rsid w:val="00844C84"/>
    <w:rsid w:val="008455BB"/>
    <w:rsid w:val="00845CA5"/>
    <w:rsid w:val="00845CC1"/>
    <w:rsid w:val="00846CED"/>
    <w:rsid w:val="008509D1"/>
    <w:rsid w:val="0085120C"/>
    <w:rsid w:val="0085220E"/>
    <w:rsid w:val="00852763"/>
    <w:rsid w:val="00852C57"/>
    <w:rsid w:val="008532C5"/>
    <w:rsid w:val="0085363A"/>
    <w:rsid w:val="00854189"/>
    <w:rsid w:val="008545B1"/>
    <w:rsid w:val="00854740"/>
    <w:rsid w:val="008547AD"/>
    <w:rsid w:val="00854A3A"/>
    <w:rsid w:val="00854B1D"/>
    <w:rsid w:val="00855247"/>
    <w:rsid w:val="00856652"/>
    <w:rsid w:val="008569A4"/>
    <w:rsid w:val="00860025"/>
    <w:rsid w:val="00860D32"/>
    <w:rsid w:val="00861AA5"/>
    <w:rsid w:val="00861EAD"/>
    <w:rsid w:val="0086290D"/>
    <w:rsid w:val="00865831"/>
    <w:rsid w:val="00866594"/>
    <w:rsid w:val="00866864"/>
    <w:rsid w:val="00866FAA"/>
    <w:rsid w:val="008674CF"/>
    <w:rsid w:val="0086799F"/>
    <w:rsid w:val="008704C5"/>
    <w:rsid w:val="00870915"/>
    <w:rsid w:val="00870D3D"/>
    <w:rsid w:val="00871120"/>
    <w:rsid w:val="008711D1"/>
    <w:rsid w:val="008714FB"/>
    <w:rsid w:val="008719FB"/>
    <w:rsid w:val="00871D0D"/>
    <w:rsid w:val="0087294A"/>
    <w:rsid w:val="008731E7"/>
    <w:rsid w:val="00873467"/>
    <w:rsid w:val="00873B0A"/>
    <w:rsid w:val="00873CF7"/>
    <w:rsid w:val="008752DA"/>
    <w:rsid w:val="008767D5"/>
    <w:rsid w:val="0087681C"/>
    <w:rsid w:val="00876C34"/>
    <w:rsid w:val="00877C29"/>
    <w:rsid w:val="00880001"/>
    <w:rsid w:val="008801A3"/>
    <w:rsid w:val="00880B73"/>
    <w:rsid w:val="0088109F"/>
    <w:rsid w:val="00881230"/>
    <w:rsid w:val="008812B8"/>
    <w:rsid w:val="00881CAC"/>
    <w:rsid w:val="008822F8"/>
    <w:rsid w:val="0088331A"/>
    <w:rsid w:val="00883D29"/>
    <w:rsid w:val="00884096"/>
    <w:rsid w:val="0088434E"/>
    <w:rsid w:val="00884489"/>
    <w:rsid w:val="00884807"/>
    <w:rsid w:val="0088482F"/>
    <w:rsid w:val="008848C2"/>
    <w:rsid w:val="0088499D"/>
    <w:rsid w:val="008851D6"/>
    <w:rsid w:val="00886211"/>
    <w:rsid w:val="00886C85"/>
    <w:rsid w:val="00886F6C"/>
    <w:rsid w:val="0088717F"/>
    <w:rsid w:val="00890D45"/>
    <w:rsid w:val="008910EF"/>
    <w:rsid w:val="00892308"/>
    <w:rsid w:val="00892338"/>
    <w:rsid w:val="00892A03"/>
    <w:rsid w:val="00892C28"/>
    <w:rsid w:val="00892DF0"/>
    <w:rsid w:val="00892F54"/>
    <w:rsid w:val="00893548"/>
    <w:rsid w:val="00893DA6"/>
    <w:rsid w:val="00894B65"/>
    <w:rsid w:val="00894CC6"/>
    <w:rsid w:val="00894CDE"/>
    <w:rsid w:val="008959EF"/>
    <w:rsid w:val="0089642F"/>
    <w:rsid w:val="0089682F"/>
    <w:rsid w:val="00896B27"/>
    <w:rsid w:val="00896D7B"/>
    <w:rsid w:val="00897031"/>
    <w:rsid w:val="008970C7"/>
    <w:rsid w:val="00897397"/>
    <w:rsid w:val="0089783B"/>
    <w:rsid w:val="008A034D"/>
    <w:rsid w:val="008A0E8F"/>
    <w:rsid w:val="008A1081"/>
    <w:rsid w:val="008A1BD0"/>
    <w:rsid w:val="008A2B86"/>
    <w:rsid w:val="008A353C"/>
    <w:rsid w:val="008A3F7A"/>
    <w:rsid w:val="008A4A3C"/>
    <w:rsid w:val="008A4F6F"/>
    <w:rsid w:val="008A504C"/>
    <w:rsid w:val="008A5570"/>
    <w:rsid w:val="008A5599"/>
    <w:rsid w:val="008A62EC"/>
    <w:rsid w:val="008A68A0"/>
    <w:rsid w:val="008A68B3"/>
    <w:rsid w:val="008A6951"/>
    <w:rsid w:val="008A7529"/>
    <w:rsid w:val="008A757D"/>
    <w:rsid w:val="008A792A"/>
    <w:rsid w:val="008B00A3"/>
    <w:rsid w:val="008B021E"/>
    <w:rsid w:val="008B37C5"/>
    <w:rsid w:val="008B37EB"/>
    <w:rsid w:val="008B46BB"/>
    <w:rsid w:val="008B5B64"/>
    <w:rsid w:val="008B69A9"/>
    <w:rsid w:val="008B6B1C"/>
    <w:rsid w:val="008B6CD3"/>
    <w:rsid w:val="008B6D7E"/>
    <w:rsid w:val="008B7275"/>
    <w:rsid w:val="008B7DE8"/>
    <w:rsid w:val="008B7E20"/>
    <w:rsid w:val="008B7F1B"/>
    <w:rsid w:val="008C0C64"/>
    <w:rsid w:val="008C1096"/>
    <w:rsid w:val="008C1A86"/>
    <w:rsid w:val="008C2562"/>
    <w:rsid w:val="008C425D"/>
    <w:rsid w:val="008C445C"/>
    <w:rsid w:val="008C4C25"/>
    <w:rsid w:val="008C51BC"/>
    <w:rsid w:val="008C58D9"/>
    <w:rsid w:val="008C592F"/>
    <w:rsid w:val="008C5B28"/>
    <w:rsid w:val="008C6AC7"/>
    <w:rsid w:val="008C7181"/>
    <w:rsid w:val="008C72FB"/>
    <w:rsid w:val="008C76DE"/>
    <w:rsid w:val="008C7BEC"/>
    <w:rsid w:val="008D03D0"/>
    <w:rsid w:val="008D03E5"/>
    <w:rsid w:val="008D04B6"/>
    <w:rsid w:val="008D0560"/>
    <w:rsid w:val="008D0E7F"/>
    <w:rsid w:val="008D1740"/>
    <w:rsid w:val="008D17E5"/>
    <w:rsid w:val="008D1EDF"/>
    <w:rsid w:val="008D22F6"/>
    <w:rsid w:val="008D32D3"/>
    <w:rsid w:val="008D32E4"/>
    <w:rsid w:val="008D3C67"/>
    <w:rsid w:val="008D4322"/>
    <w:rsid w:val="008D4346"/>
    <w:rsid w:val="008D4FA1"/>
    <w:rsid w:val="008D51AE"/>
    <w:rsid w:val="008D55D4"/>
    <w:rsid w:val="008D6106"/>
    <w:rsid w:val="008D62C6"/>
    <w:rsid w:val="008D69B3"/>
    <w:rsid w:val="008D6F21"/>
    <w:rsid w:val="008E0596"/>
    <w:rsid w:val="008E0A56"/>
    <w:rsid w:val="008E0EA1"/>
    <w:rsid w:val="008E393B"/>
    <w:rsid w:val="008E494A"/>
    <w:rsid w:val="008E4B6F"/>
    <w:rsid w:val="008E5503"/>
    <w:rsid w:val="008E5F2E"/>
    <w:rsid w:val="008F0ACE"/>
    <w:rsid w:val="008F1D9F"/>
    <w:rsid w:val="008F3751"/>
    <w:rsid w:val="008F40AF"/>
    <w:rsid w:val="008F4176"/>
    <w:rsid w:val="008F41C4"/>
    <w:rsid w:val="008F4231"/>
    <w:rsid w:val="008F469F"/>
    <w:rsid w:val="008F4B84"/>
    <w:rsid w:val="008F5443"/>
    <w:rsid w:val="008F549F"/>
    <w:rsid w:val="008F58E9"/>
    <w:rsid w:val="008F5D22"/>
    <w:rsid w:val="008F6386"/>
    <w:rsid w:val="008F6775"/>
    <w:rsid w:val="008F6F59"/>
    <w:rsid w:val="008F7133"/>
    <w:rsid w:val="008F731A"/>
    <w:rsid w:val="00900053"/>
    <w:rsid w:val="009000EF"/>
    <w:rsid w:val="00900105"/>
    <w:rsid w:val="009005C1"/>
    <w:rsid w:val="00900E64"/>
    <w:rsid w:val="009015F2"/>
    <w:rsid w:val="00901B01"/>
    <w:rsid w:val="00902569"/>
    <w:rsid w:val="009028F8"/>
    <w:rsid w:val="00902FD1"/>
    <w:rsid w:val="00903578"/>
    <w:rsid w:val="00903DF2"/>
    <w:rsid w:val="00904F3C"/>
    <w:rsid w:val="00904FAB"/>
    <w:rsid w:val="00905954"/>
    <w:rsid w:val="0090608F"/>
    <w:rsid w:val="009061C0"/>
    <w:rsid w:val="0090664B"/>
    <w:rsid w:val="009066FA"/>
    <w:rsid w:val="0090718A"/>
    <w:rsid w:val="00907444"/>
    <w:rsid w:val="00910760"/>
    <w:rsid w:val="00910AF1"/>
    <w:rsid w:val="00910DC5"/>
    <w:rsid w:val="00911241"/>
    <w:rsid w:val="0091167F"/>
    <w:rsid w:val="0091173F"/>
    <w:rsid w:val="009117BA"/>
    <w:rsid w:val="00913246"/>
    <w:rsid w:val="009152D3"/>
    <w:rsid w:val="009152D5"/>
    <w:rsid w:val="009157EC"/>
    <w:rsid w:val="00917932"/>
    <w:rsid w:val="00917B25"/>
    <w:rsid w:val="00917E03"/>
    <w:rsid w:val="0092056C"/>
    <w:rsid w:val="0092090A"/>
    <w:rsid w:val="00920BD3"/>
    <w:rsid w:val="00920EEE"/>
    <w:rsid w:val="00921255"/>
    <w:rsid w:val="009213B9"/>
    <w:rsid w:val="009213CF"/>
    <w:rsid w:val="009218E5"/>
    <w:rsid w:val="00921BC4"/>
    <w:rsid w:val="009220BF"/>
    <w:rsid w:val="00922AEF"/>
    <w:rsid w:val="00922B68"/>
    <w:rsid w:val="0092402E"/>
    <w:rsid w:val="00926391"/>
    <w:rsid w:val="0092787B"/>
    <w:rsid w:val="00927BCF"/>
    <w:rsid w:val="00927CEA"/>
    <w:rsid w:val="0093038B"/>
    <w:rsid w:val="00930D08"/>
    <w:rsid w:val="00930F5F"/>
    <w:rsid w:val="00931853"/>
    <w:rsid w:val="00931EA6"/>
    <w:rsid w:val="00932429"/>
    <w:rsid w:val="009329A4"/>
    <w:rsid w:val="00933832"/>
    <w:rsid w:val="009340D9"/>
    <w:rsid w:val="00934509"/>
    <w:rsid w:val="00934B8D"/>
    <w:rsid w:val="00934C43"/>
    <w:rsid w:val="00935ABC"/>
    <w:rsid w:val="0093783B"/>
    <w:rsid w:val="0094176F"/>
    <w:rsid w:val="00941EED"/>
    <w:rsid w:val="00941FC5"/>
    <w:rsid w:val="00942805"/>
    <w:rsid w:val="00943C8D"/>
    <w:rsid w:val="00943E9D"/>
    <w:rsid w:val="00943FF6"/>
    <w:rsid w:val="0094461B"/>
    <w:rsid w:val="009452CB"/>
    <w:rsid w:val="00946760"/>
    <w:rsid w:val="009470D6"/>
    <w:rsid w:val="00947B91"/>
    <w:rsid w:val="00947FDC"/>
    <w:rsid w:val="00950B4F"/>
    <w:rsid w:val="00950BB0"/>
    <w:rsid w:val="00950D69"/>
    <w:rsid w:val="00951810"/>
    <w:rsid w:val="0095260A"/>
    <w:rsid w:val="00953A33"/>
    <w:rsid w:val="00953B87"/>
    <w:rsid w:val="009552CA"/>
    <w:rsid w:val="00955D46"/>
    <w:rsid w:val="00956101"/>
    <w:rsid w:val="00956AC2"/>
    <w:rsid w:val="00960ADB"/>
    <w:rsid w:val="009614B7"/>
    <w:rsid w:val="00961A66"/>
    <w:rsid w:val="00962651"/>
    <w:rsid w:val="0096267D"/>
    <w:rsid w:val="009634D8"/>
    <w:rsid w:val="00963A78"/>
    <w:rsid w:val="009651E9"/>
    <w:rsid w:val="0096611A"/>
    <w:rsid w:val="00966CB1"/>
    <w:rsid w:val="00966CF1"/>
    <w:rsid w:val="00970030"/>
    <w:rsid w:val="00970EC7"/>
    <w:rsid w:val="00971AE7"/>
    <w:rsid w:val="009727EB"/>
    <w:rsid w:val="00972893"/>
    <w:rsid w:val="0097295F"/>
    <w:rsid w:val="00972CA8"/>
    <w:rsid w:val="0097310F"/>
    <w:rsid w:val="0097571E"/>
    <w:rsid w:val="0097579C"/>
    <w:rsid w:val="00976AAA"/>
    <w:rsid w:val="009772A1"/>
    <w:rsid w:val="00977F25"/>
    <w:rsid w:val="0098014E"/>
    <w:rsid w:val="00980646"/>
    <w:rsid w:val="009806CC"/>
    <w:rsid w:val="0098091B"/>
    <w:rsid w:val="00981137"/>
    <w:rsid w:val="009811A0"/>
    <w:rsid w:val="00981415"/>
    <w:rsid w:val="009814E6"/>
    <w:rsid w:val="0098212E"/>
    <w:rsid w:val="00982309"/>
    <w:rsid w:val="009826B1"/>
    <w:rsid w:val="00982B07"/>
    <w:rsid w:val="00982B2E"/>
    <w:rsid w:val="00983057"/>
    <w:rsid w:val="00983122"/>
    <w:rsid w:val="009834DE"/>
    <w:rsid w:val="00983D5C"/>
    <w:rsid w:val="00984272"/>
    <w:rsid w:val="00984592"/>
    <w:rsid w:val="00985590"/>
    <w:rsid w:val="00985BA7"/>
    <w:rsid w:val="0099049F"/>
    <w:rsid w:val="00990749"/>
    <w:rsid w:val="00990C83"/>
    <w:rsid w:val="009914BE"/>
    <w:rsid w:val="0099296C"/>
    <w:rsid w:val="00993C39"/>
    <w:rsid w:val="00994147"/>
    <w:rsid w:val="009942F4"/>
    <w:rsid w:val="0099488F"/>
    <w:rsid w:val="00994996"/>
    <w:rsid w:val="00994DBE"/>
    <w:rsid w:val="00994E4C"/>
    <w:rsid w:val="00995AEC"/>
    <w:rsid w:val="0099611D"/>
    <w:rsid w:val="00996352"/>
    <w:rsid w:val="00996998"/>
    <w:rsid w:val="009A085C"/>
    <w:rsid w:val="009A1067"/>
    <w:rsid w:val="009A17F2"/>
    <w:rsid w:val="009A2C00"/>
    <w:rsid w:val="009A30E7"/>
    <w:rsid w:val="009A3587"/>
    <w:rsid w:val="009A3C54"/>
    <w:rsid w:val="009A441C"/>
    <w:rsid w:val="009A45D6"/>
    <w:rsid w:val="009A5B4E"/>
    <w:rsid w:val="009A60A2"/>
    <w:rsid w:val="009A6242"/>
    <w:rsid w:val="009A6E1D"/>
    <w:rsid w:val="009A7242"/>
    <w:rsid w:val="009A78A3"/>
    <w:rsid w:val="009A7CE8"/>
    <w:rsid w:val="009B0A63"/>
    <w:rsid w:val="009B0ECF"/>
    <w:rsid w:val="009B14B1"/>
    <w:rsid w:val="009B16E2"/>
    <w:rsid w:val="009B1BEA"/>
    <w:rsid w:val="009B24FC"/>
    <w:rsid w:val="009B27D4"/>
    <w:rsid w:val="009B29C3"/>
    <w:rsid w:val="009B2CFA"/>
    <w:rsid w:val="009B2FF4"/>
    <w:rsid w:val="009B305C"/>
    <w:rsid w:val="009B36FE"/>
    <w:rsid w:val="009B3781"/>
    <w:rsid w:val="009B426A"/>
    <w:rsid w:val="009B461D"/>
    <w:rsid w:val="009B4E71"/>
    <w:rsid w:val="009B5249"/>
    <w:rsid w:val="009B60E6"/>
    <w:rsid w:val="009B6327"/>
    <w:rsid w:val="009B642E"/>
    <w:rsid w:val="009B668A"/>
    <w:rsid w:val="009B6DDB"/>
    <w:rsid w:val="009B721B"/>
    <w:rsid w:val="009B7851"/>
    <w:rsid w:val="009C08A7"/>
    <w:rsid w:val="009C16EE"/>
    <w:rsid w:val="009C21AF"/>
    <w:rsid w:val="009C2D0E"/>
    <w:rsid w:val="009C3CA1"/>
    <w:rsid w:val="009C55E3"/>
    <w:rsid w:val="009C633C"/>
    <w:rsid w:val="009C6703"/>
    <w:rsid w:val="009C7DE4"/>
    <w:rsid w:val="009D03FB"/>
    <w:rsid w:val="009D07C4"/>
    <w:rsid w:val="009D0BEF"/>
    <w:rsid w:val="009D15C0"/>
    <w:rsid w:val="009D180E"/>
    <w:rsid w:val="009D26A5"/>
    <w:rsid w:val="009D2F0C"/>
    <w:rsid w:val="009D2F60"/>
    <w:rsid w:val="009D2FB3"/>
    <w:rsid w:val="009D39E6"/>
    <w:rsid w:val="009D4A47"/>
    <w:rsid w:val="009D4B4B"/>
    <w:rsid w:val="009D55DA"/>
    <w:rsid w:val="009D57F5"/>
    <w:rsid w:val="009D5AC3"/>
    <w:rsid w:val="009D5E6A"/>
    <w:rsid w:val="009D6815"/>
    <w:rsid w:val="009D7C88"/>
    <w:rsid w:val="009D7FB6"/>
    <w:rsid w:val="009E0355"/>
    <w:rsid w:val="009E04C0"/>
    <w:rsid w:val="009E0619"/>
    <w:rsid w:val="009E1E07"/>
    <w:rsid w:val="009E29D2"/>
    <w:rsid w:val="009E52E6"/>
    <w:rsid w:val="009E6017"/>
    <w:rsid w:val="009E67A0"/>
    <w:rsid w:val="009E7336"/>
    <w:rsid w:val="009E799E"/>
    <w:rsid w:val="009E79F9"/>
    <w:rsid w:val="009E7AF4"/>
    <w:rsid w:val="009E7B44"/>
    <w:rsid w:val="009F1293"/>
    <w:rsid w:val="009F13DC"/>
    <w:rsid w:val="009F168A"/>
    <w:rsid w:val="009F1B83"/>
    <w:rsid w:val="009F1C12"/>
    <w:rsid w:val="009F1CF3"/>
    <w:rsid w:val="009F1DFD"/>
    <w:rsid w:val="009F20B4"/>
    <w:rsid w:val="009F2787"/>
    <w:rsid w:val="009F2B9E"/>
    <w:rsid w:val="009F2EE9"/>
    <w:rsid w:val="009F3338"/>
    <w:rsid w:val="009F376C"/>
    <w:rsid w:val="009F379E"/>
    <w:rsid w:val="009F3E74"/>
    <w:rsid w:val="009F4685"/>
    <w:rsid w:val="009F57C1"/>
    <w:rsid w:val="009F57F0"/>
    <w:rsid w:val="009F5C92"/>
    <w:rsid w:val="009F7379"/>
    <w:rsid w:val="009F764B"/>
    <w:rsid w:val="00A00448"/>
    <w:rsid w:val="00A00B45"/>
    <w:rsid w:val="00A01A55"/>
    <w:rsid w:val="00A0239B"/>
    <w:rsid w:val="00A0266D"/>
    <w:rsid w:val="00A02EB3"/>
    <w:rsid w:val="00A02F4D"/>
    <w:rsid w:val="00A03B57"/>
    <w:rsid w:val="00A03B70"/>
    <w:rsid w:val="00A044B5"/>
    <w:rsid w:val="00A04F76"/>
    <w:rsid w:val="00A04FB9"/>
    <w:rsid w:val="00A05477"/>
    <w:rsid w:val="00A056D2"/>
    <w:rsid w:val="00A05A07"/>
    <w:rsid w:val="00A05C5E"/>
    <w:rsid w:val="00A05CFB"/>
    <w:rsid w:val="00A05F77"/>
    <w:rsid w:val="00A063FC"/>
    <w:rsid w:val="00A07C99"/>
    <w:rsid w:val="00A1084D"/>
    <w:rsid w:val="00A111A8"/>
    <w:rsid w:val="00A1181D"/>
    <w:rsid w:val="00A11B6A"/>
    <w:rsid w:val="00A1207A"/>
    <w:rsid w:val="00A12D58"/>
    <w:rsid w:val="00A12FB5"/>
    <w:rsid w:val="00A13475"/>
    <w:rsid w:val="00A13AD0"/>
    <w:rsid w:val="00A13D2C"/>
    <w:rsid w:val="00A1415D"/>
    <w:rsid w:val="00A14AD5"/>
    <w:rsid w:val="00A14B10"/>
    <w:rsid w:val="00A158AF"/>
    <w:rsid w:val="00A161FF"/>
    <w:rsid w:val="00A169B5"/>
    <w:rsid w:val="00A17001"/>
    <w:rsid w:val="00A177CD"/>
    <w:rsid w:val="00A2033D"/>
    <w:rsid w:val="00A2109D"/>
    <w:rsid w:val="00A2200D"/>
    <w:rsid w:val="00A22FAF"/>
    <w:rsid w:val="00A233E7"/>
    <w:rsid w:val="00A23574"/>
    <w:rsid w:val="00A23749"/>
    <w:rsid w:val="00A23A4A"/>
    <w:rsid w:val="00A23F77"/>
    <w:rsid w:val="00A23F79"/>
    <w:rsid w:val="00A249D5"/>
    <w:rsid w:val="00A24F10"/>
    <w:rsid w:val="00A24F64"/>
    <w:rsid w:val="00A25760"/>
    <w:rsid w:val="00A2672A"/>
    <w:rsid w:val="00A27FCF"/>
    <w:rsid w:val="00A300E2"/>
    <w:rsid w:val="00A301BC"/>
    <w:rsid w:val="00A30988"/>
    <w:rsid w:val="00A30B99"/>
    <w:rsid w:val="00A30DAA"/>
    <w:rsid w:val="00A32161"/>
    <w:rsid w:val="00A32285"/>
    <w:rsid w:val="00A32448"/>
    <w:rsid w:val="00A32502"/>
    <w:rsid w:val="00A325A7"/>
    <w:rsid w:val="00A32A6C"/>
    <w:rsid w:val="00A339F9"/>
    <w:rsid w:val="00A34158"/>
    <w:rsid w:val="00A363AC"/>
    <w:rsid w:val="00A36B15"/>
    <w:rsid w:val="00A36E29"/>
    <w:rsid w:val="00A37951"/>
    <w:rsid w:val="00A37D04"/>
    <w:rsid w:val="00A4002E"/>
    <w:rsid w:val="00A41025"/>
    <w:rsid w:val="00A41D13"/>
    <w:rsid w:val="00A42103"/>
    <w:rsid w:val="00A421F2"/>
    <w:rsid w:val="00A4266A"/>
    <w:rsid w:val="00A43092"/>
    <w:rsid w:val="00A431CF"/>
    <w:rsid w:val="00A43BA6"/>
    <w:rsid w:val="00A4415E"/>
    <w:rsid w:val="00A441BF"/>
    <w:rsid w:val="00A445A7"/>
    <w:rsid w:val="00A44B29"/>
    <w:rsid w:val="00A4575A"/>
    <w:rsid w:val="00A46FB8"/>
    <w:rsid w:val="00A46FCF"/>
    <w:rsid w:val="00A47404"/>
    <w:rsid w:val="00A47982"/>
    <w:rsid w:val="00A47A17"/>
    <w:rsid w:val="00A502BE"/>
    <w:rsid w:val="00A5055D"/>
    <w:rsid w:val="00A506E8"/>
    <w:rsid w:val="00A50A55"/>
    <w:rsid w:val="00A50E7C"/>
    <w:rsid w:val="00A50FEA"/>
    <w:rsid w:val="00A512B7"/>
    <w:rsid w:val="00A51A12"/>
    <w:rsid w:val="00A5269E"/>
    <w:rsid w:val="00A526BE"/>
    <w:rsid w:val="00A54A80"/>
    <w:rsid w:val="00A54BFD"/>
    <w:rsid w:val="00A55295"/>
    <w:rsid w:val="00A55455"/>
    <w:rsid w:val="00A56E3A"/>
    <w:rsid w:val="00A573A7"/>
    <w:rsid w:val="00A57578"/>
    <w:rsid w:val="00A57894"/>
    <w:rsid w:val="00A57C9B"/>
    <w:rsid w:val="00A57C9D"/>
    <w:rsid w:val="00A57ECF"/>
    <w:rsid w:val="00A61367"/>
    <w:rsid w:val="00A613CD"/>
    <w:rsid w:val="00A62690"/>
    <w:rsid w:val="00A633BE"/>
    <w:rsid w:val="00A643AF"/>
    <w:rsid w:val="00A64637"/>
    <w:rsid w:val="00A64E8A"/>
    <w:rsid w:val="00A6510B"/>
    <w:rsid w:val="00A655D8"/>
    <w:rsid w:val="00A66388"/>
    <w:rsid w:val="00A6699C"/>
    <w:rsid w:val="00A66B00"/>
    <w:rsid w:val="00A6720E"/>
    <w:rsid w:val="00A675EF"/>
    <w:rsid w:val="00A7062B"/>
    <w:rsid w:val="00A70D93"/>
    <w:rsid w:val="00A7174E"/>
    <w:rsid w:val="00A71B8E"/>
    <w:rsid w:val="00A730A1"/>
    <w:rsid w:val="00A73137"/>
    <w:rsid w:val="00A73D1D"/>
    <w:rsid w:val="00A749D2"/>
    <w:rsid w:val="00A75210"/>
    <w:rsid w:val="00A75654"/>
    <w:rsid w:val="00A75AF5"/>
    <w:rsid w:val="00A7756E"/>
    <w:rsid w:val="00A8176B"/>
    <w:rsid w:val="00A817B1"/>
    <w:rsid w:val="00A81878"/>
    <w:rsid w:val="00A81D33"/>
    <w:rsid w:val="00A82629"/>
    <w:rsid w:val="00A8370F"/>
    <w:rsid w:val="00A839AF"/>
    <w:rsid w:val="00A83D7C"/>
    <w:rsid w:val="00A84B0D"/>
    <w:rsid w:val="00A868E6"/>
    <w:rsid w:val="00A868F8"/>
    <w:rsid w:val="00A8772E"/>
    <w:rsid w:val="00A8787D"/>
    <w:rsid w:val="00A878FB"/>
    <w:rsid w:val="00A87905"/>
    <w:rsid w:val="00A87A3D"/>
    <w:rsid w:val="00A908D7"/>
    <w:rsid w:val="00A90D2B"/>
    <w:rsid w:val="00A91B14"/>
    <w:rsid w:val="00A91B7A"/>
    <w:rsid w:val="00A925E6"/>
    <w:rsid w:val="00A92862"/>
    <w:rsid w:val="00A92A8E"/>
    <w:rsid w:val="00A93064"/>
    <w:rsid w:val="00A93F4F"/>
    <w:rsid w:val="00A94846"/>
    <w:rsid w:val="00A94DA8"/>
    <w:rsid w:val="00A95CE5"/>
    <w:rsid w:val="00A95F79"/>
    <w:rsid w:val="00A967A8"/>
    <w:rsid w:val="00A96ADD"/>
    <w:rsid w:val="00A96AF7"/>
    <w:rsid w:val="00A96AFD"/>
    <w:rsid w:val="00A96C04"/>
    <w:rsid w:val="00A96D0B"/>
    <w:rsid w:val="00A9714D"/>
    <w:rsid w:val="00A97189"/>
    <w:rsid w:val="00A97C99"/>
    <w:rsid w:val="00A97F45"/>
    <w:rsid w:val="00AA0204"/>
    <w:rsid w:val="00AA0397"/>
    <w:rsid w:val="00AA0C97"/>
    <w:rsid w:val="00AA175F"/>
    <w:rsid w:val="00AA1A0B"/>
    <w:rsid w:val="00AA1D65"/>
    <w:rsid w:val="00AA2338"/>
    <w:rsid w:val="00AA2545"/>
    <w:rsid w:val="00AA28D1"/>
    <w:rsid w:val="00AA4238"/>
    <w:rsid w:val="00AA429D"/>
    <w:rsid w:val="00AA46DF"/>
    <w:rsid w:val="00AA4ED9"/>
    <w:rsid w:val="00AA573A"/>
    <w:rsid w:val="00AA6B55"/>
    <w:rsid w:val="00AA6C28"/>
    <w:rsid w:val="00AA6C90"/>
    <w:rsid w:val="00AA7468"/>
    <w:rsid w:val="00AA7626"/>
    <w:rsid w:val="00AB14A2"/>
    <w:rsid w:val="00AB1859"/>
    <w:rsid w:val="00AB223E"/>
    <w:rsid w:val="00AB2673"/>
    <w:rsid w:val="00AB276D"/>
    <w:rsid w:val="00AB284E"/>
    <w:rsid w:val="00AB2FDD"/>
    <w:rsid w:val="00AB363F"/>
    <w:rsid w:val="00AB41E7"/>
    <w:rsid w:val="00AB559C"/>
    <w:rsid w:val="00AB6737"/>
    <w:rsid w:val="00AB699C"/>
    <w:rsid w:val="00AB6ABB"/>
    <w:rsid w:val="00AB76B3"/>
    <w:rsid w:val="00AC0D76"/>
    <w:rsid w:val="00AC1057"/>
    <w:rsid w:val="00AC1147"/>
    <w:rsid w:val="00AC1242"/>
    <w:rsid w:val="00AC1292"/>
    <w:rsid w:val="00AC12AE"/>
    <w:rsid w:val="00AC14CA"/>
    <w:rsid w:val="00AC181D"/>
    <w:rsid w:val="00AC2700"/>
    <w:rsid w:val="00AC2DA0"/>
    <w:rsid w:val="00AC31BE"/>
    <w:rsid w:val="00AC3A57"/>
    <w:rsid w:val="00AC4048"/>
    <w:rsid w:val="00AC420E"/>
    <w:rsid w:val="00AC4223"/>
    <w:rsid w:val="00AC434F"/>
    <w:rsid w:val="00AC481A"/>
    <w:rsid w:val="00AC5218"/>
    <w:rsid w:val="00AC6883"/>
    <w:rsid w:val="00AC721D"/>
    <w:rsid w:val="00AC786A"/>
    <w:rsid w:val="00AD015C"/>
    <w:rsid w:val="00AD0599"/>
    <w:rsid w:val="00AD0852"/>
    <w:rsid w:val="00AD0EA2"/>
    <w:rsid w:val="00AD11D8"/>
    <w:rsid w:val="00AD2174"/>
    <w:rsid w:val="00AD2734"/>
    <w:rsid w:val="00AD292D"/>
    <w:rsid w:val="00AD2B38"/>
    <w:rsid w:val="00AD2ECC"/>
    <w:rsid w:val="00AD2FF5"/>
    <w:rsid w:val="00AD33D4"/>
    <w:rsid w:val="00AD35BD"/>
    <w:rsid w:val="00AD4139"/>
    <w:rsid w:val="00AD4713"/>
    <w:rsid w:val="00AD485E"/>
    <w:rsid w:val="00AD7F9A"/>
    <w:rsid w:val="00AE1AAB"/>
    <w:rsid w:val="00AE1DB1"/>
    <w:rsid w:val="00AE1E37"/>
    <w:rsid w:val="00AE2284"/>
    <w:rsid w:val="00AE2320"/>
    <w:rsid w:val="00AE292D"/>
    <w:rsid w:val="00AE3F56"/>
    <w:rsid w:val="00AE4067"/>
    <w:rsid w:val="00AE45A2"/>
    <w:rsid w:val="00AE471F"/>
    <w:rsid w:val="00AE47F4"/>
    <w:rsid w:val="00AE563C"/>
    <w:rsid w:val="00AE7BC9"/>
    <w:rsid w:val="00AE7F05"/>
    <w:rsid w:val="00AF05E4"/>
    <w:rsid w:val="00AF2BE1"/>
    <w:rsid w:val="00AF2C64"/>
    <w:rsid w:val="00AF3157"/>
    <w:rsid w:val="00AF376A"/>
    <w:rsid w:val="00AF44EA"/>
    <w:rsid w:val="00AF4692"/>
    <w:rsid w:val="00AF50DE"/>
    <w:rsid w:val="00AF62F0"/>
    <w:rsid w:val="00AF6B4B"/>
    <w:rsid w:val="00AF6F82"/>
    <w:rsid w:val="00AF7BDC"/>
    <w:rsid w:val="00AF7DEF"/>
    <w:rsid w:val="00AF7E84"/>
    <w:rsid w:val="00B01B4A"/>
    <w:rsid w:val="00B0418D"/>
    <w:rsid w:val="00B046B5"/>
    <w:rsid w:val="00B04CF3"/>
    <w:rsid w:val="00B04F63"/>
    <w:rsid w:val="00B054D4"/>
    <w:rsid w:val="00B061E5"/>
    <w:rsid w:val="00B064B1"/>
    <w:rsid w:val="00B0681A"/>
    <w:rsid w:val="00B06F33"/>
    <w:rsid w:val="00B07CDA"/>
    <w:rsid w:val="00B10215"/>
    <w:rsid w:val="00B104F6"/>
    <w:rsid w:val="00B10567"/>
    <w:rsid w:val="00B1088A"/>
    <w:rsid w:val="00B10B4B"/>
    <w:rsid w:val="00B11FC5"/>
    <w:rsid w:val="00B12616"/>
    <w:rsid w:val="00B1273E"/>
    <w:rsid w:val="00B12B2E"/>
    <w:rsid w:val="00B13332"/>
    <w:rsid w:val="00B13B80"/>
    <w:rsid w:val="00B13ED2"/>
    <w:rsid w:val="00B14731"/>
    <w:rsid w:val="00B14A1E"/>
    <w:rsid w:val="00B156E0"/>
    <w:rsid w:val="00B157A2"/>
    <w:rsid w:val="00B15B7F"/>
    <w:rsid w:val="00B16BF8"/>
    <w:rsid w:val="00B1741A"/>
    <w:rsid w:val="00B2065B"/>
    <w:rsid w:val="00B20698"/>
    <w:rsid w:val="00B2206E"/>
    <w:rsid w:val="00B22107"/>
    <w:rsid w:val="00B221FE"/>
    <w:rsid w:val="00B22BAB"/>
    <w:rsid w:val="00B22CED"/>
    <w:rsid w:val="00B22F77"/>
    <w:rsid w:val="00B250A4"/>
    <w:rsid w:val="00B25533"/>
    <w:rsid w:val="00B26325"/>
    <w:rsid w:val="00B26504"/>
    <w:rsid w:val="00B26DF7"/>
    <w:rsid w:val="00B27ADD"/>
    <w:rsid w:val="00B27B0A"/>
    <w:rsid w:val="00B27D4E"/>
    <w:rsid w:val="00B27FC2"/>
    <w:rsid w:val="00B3017B"/>
    <w:rsid w:val="00B31939"/>
    <w:rsid w:val="00B31D40"/>
    <w:rsid w:val="00B31F40"/>
    <w:rsid w:val="00B3246B"/>
    <w:rsid w:val="00B32C7C"/>
    <w:rsid w:val="00B33231"/>
    <w:rsid w:val="00B33E5D"/>
    <w:rsid w:val="00B344D3"/>
    <w:rsid w:val="00B351A7"/>
    <w:rsid w:val="00B353DE"/>
    <w:rsid w:val="00B3588F"/>
    <w:rsid w:val="00B365E5"/>
    <w:rsid w:val="00B40A1A"/>
    <w:rsid w:val="00B4199C"/>
    <w:rsid w:val="00B41C9B"/>
    <w:rsid w:val="00B420D1"/>
    <w:rsid w:val="00B42592"/>
    <w:rsid w:val="00B427CB"/>
    <w:rsid w:val="00B42C58"/>
    <w:rsid w:val="00B436F6"/>
    <w:rsid w:val="00B43799"/>
    <w:rsid w:val="00B43DD5"/>
    <w:rsid w:val="00B4413E"/>
    <w:rsid w:val="00B45934"/>
    <w:rsid w:val="00B45E42"/>
    <w:rsid w:val="00B462D6"/>
    <w:rsid w:val="00B46902"/>
    <w:rsid w:val="00B475A1"/>
    <w:rsid w:val="00B506B6"/>
    <w:rsid w:val="00B5182C"/>
    <w:rsid w:val="00B5186F"/>
    <w:rsid w:val="00B51F31"/>
    <w:rsid w:val="00B51F66"/>
    <w:rsid w:val="00B523B4"/>
    <w:rsid w:val="00B52BA2"/>
    <w:rsid w:val="00B52EC3"/>
    <w:rsid w:val="00B5450E"/>
    <w:rsid w:val="00B5474C"/>
    <w:rsid w:val="00B54843"/>
    <w:rsid w:val="00B54C8B"/>
    <w:rsid w:val="00B54CFA"/>
    <w:rsid w:val="00B54F84"/>
    <w:rsid w:val="00B553BA"/>
    <w:rsid w:val="00B55B37"/>
    <w:rsid w:val="00B56913"/>
    <w:rsid w:val="00B56C28"/>
    <w:rsid w:val="00B56DD6"/>
    <w:rsid w:val="00B56E94"/>
    <w:rsid w:val="00B571C2"/>
    <w:rsid w:val="00B57680"/>
    <w:rsid w:val="00B57F0F"/>
    <w:rsid w:val="00B602C2"/>
    <w:rsid w:val="00B613BE"/>
    <w:rsid w:val="00B619AA"/>
    <w:rsid w:val="00B62771"/>
    <w:rsid w:val="00B62C00"/>
    <w:rsid w:val="00B63E89"/>
    <w:rsid w:val="00B63EDE"/>
    <w:rsid w:val="00B640EF"/>
    <w:rsid w:val="00B64D71"/>
    <w:rsid w:val="00B6687A"/>
    <w:rsid w:val="00B66BB5"/>
    <w:rsid w:val="00B670E9"/>
    <w:rsid w:val="00B70771"/>
    <w:rsid w:val="00B718A0"/>
    <w:rsid w:val="00B72011"/>
    <w:rsid w:val="00B72400"/>
    <w:rsid w:val="00B724CF"/>
    <w:rsid w:val="00B732ED"/>
    <w:rsid w:val="00B73C0E"/>
    <w:rsid w:val="00B745BC"/>
    <w:rsid w:val="00B7476F"/>
    <w:rsid w:val="00B74FA0"/>
    <w:rsid w:val="00B75517"/>
    <w:rsid w:val="00B75F02"/>
    <w:rsid w:val="00B766A1"/>
    <w:rsid w:val="00B7694F"/>
    <w:rsid w:val="00B772E4"/>
    <w:rsid w:val="00B8000E"/>
    <w:rsid w:val="00B80EB9"/>
    <w:rsid w:val="00B81359"/>
    <w:rsid w:val="00B814D6"/>
    <w:rsid w:val="00B81A86"/>
    <w:rsid w:val="00B8524F"/>
    <w:rsid w:val="00B8546B"/>
    <w:rsid w:val="00B85F23"/>
    <w:rsid w:val="00B869A7"/>
    <w:rsid w:val="00B87552"/>
    <w:rsid w:val="00B90361"/>
    <w:rsid w:val="00B906F1"/>
    <w:rsid w:val="00B90C79"/>
    <w:rsid w:val="00B91BD0"/>
    <w:rsid w:val="00B9207B"/>
    <w:rsid w:val="00B92123"/>
    <w:rsid w:val="00B92287"/>
    <w:rsid w:val="00B93161"/>
    <w:rsid w:val="00B932F6"/>
    <w:rsid w:val="00B94074"/>
    <w:rsid w:val="00B95035"/>
    <w:rsid w:val="00B95221"/>
    <w:rsid w:val="00B95C5E"/>
    <w:rsid w:val="00B96179"/>
    <w:rsid w:val="00B96EB1"/>
    <w:rsid w:val="00B96FD9"/>
    <w:rsid w:val="00B972D0"/>
    <w:rsid w:val="00B973DA"/>
    <w:rsid w:val="00BA094C"/>
    <w:rsid w:val="00BA153D"/>
    <w:rsid w:val="00BA2D55"/>
    <w:rsid w:val="00BA3375"/>
    <w:rsid w:val="00BA42D3"/>
    <w:rsid w:val="00BA4380"/>
    <w:rsid w:val="00BA4ACD"/>
    <w:rsid w:val="00BA6257"/>
    <w:rsid w:val="00BA65C7"/>
    <w:rsid w:val="00BA6978"/>
    <w:rsid w:val="00BA7289"/>
    <w:rsid w:val="00BA770A"/>
    <w:rsid w:val="00BB0B05"/>
    <w:rsid w:val="00BB14F6"/>
    <w:rsid w:val="00BB1B60"/>
    <w:rsid w:val="00BB1F1C"/>
    <w:rsid w:val="00BB235B"/>
    <w:rsid w:val="00BB25EE"/>
    <w:rsid w:val="00BB2A8F"/>
    <w:rsid w:val="00BB2F33"/>
    <w:rsid w:val="00BB3184"/>
    <w:rsid w:val="00BB3199"/>
    <w:rsid w:val="00BB31A7"/>
    <w:rsid w:val="00BB3233"/>
    <w:rsid w:val="00BB3DF6"/>
    <w:rsid w:val="00BB4913"/>
    <w:rsid w:val="00BB4AE6"/>
    <w:rsid w:val="00BB4CA0"/>
    <w:rsid w:val="00BB522A"/>
    <w:rsid w:val="00BB5828"/>
    <w:rsid w:val="00BB5A56"/>
    <w:rsid w:val="00BB5D1E"/>
    <w:rsid w:val="00BB7348"/>
    <w:rsid w:val="00BB7410"/>
    <w:rsid w:val="00BB7F93"/>
    <w:rsid w:val="00BC0039"/>
    <w:rsid w:val="00BC1D3F"/>
    <w:rsid w:val="00BC224B"/>
    <w:rsid w:val="00BC3D9C"/>
    <w:rsid w:val="00BC431E"/>
    <w:rsid w:val="00BC5634"/>
    <w:rsid w:val="00BC650F"/>
    <w:rsid w:val="00BC6D1C"/>
    <w:rsid w:val="00BC6E4C"/>
    <w:rsid w:val="00BC6E64"/>
    <w:rsid w:val="00BC7160"/>
    <w:rsid w:val="00BC717D"/>
    <w:rsid w:val="00BC723C"/>
    <w:rsid w:val="00BD07A1"/>
    <w:rsid w:val="00BD12C1"/>
    <w:rsid w:val="00BD1A0D"/>
    <w:rsid w:val="00BD2BB3"/>
    <w:rsid w:val="00BD308B"/>
    <w:rsid w:val="00BD32F6"/>
    <w:rsid w:val="00BD57D5"/>
    <w:rsid w:val="00BD5A88"/>
    <w:rsid w:val="00BD5D0F"/>
    <w:rsid w:val="00BD6567"/>
    <w:rsid w:val="00BD758A"/>
    <w:rsid w:val="00BE00C6"/>
    <w:rsid w:val="00BE0192"/>
    <w:rsid w:val="00BE085B"/>
    <w:rsid w:val="00BE0F13"/>
    <w:rsid w:val="00BE1119"/>
    <w:rsid w:val="00BE160F"/>
    <w:rsid w:val="00BE1AE0"/>
    <w:rsid w:val="00BE2A15"/>
    <w:rsid w:val="00BE2B67"/>
    <w:rsid w:val="00BE2E4A"/>
    <w:rsid w:val="00BE32FF"/>
    <w:rsid w:val="00BE4043"/>
    <w:rsid w:val="00BE4A4A"/>
    <w:rsid w:val="00BE5F26"/>
    <w:rsid w:val="00BE6514"/>
    <w:rsid w:val="00BE78D4"/>
    <w:rsid w:val="00BE7D09"/>
    <w:rsid w:val="00BF04FB"/>
    <w:rsid w:val="00BF070F"/>
    <w:rsid w:val="00BF09D9"/>
    <w:rsid w:val="00BF0E0A"/>
    <w:rsid w:val="00BF1894"/>
    <w:rsid w:val="00BF1B42"/>
    <w:rsid w:val="00BF2721"/>
    <w:rsid w:val="00BF2C9C"/>
    <w:rsid w:val="00BF2D37"/>
    <w:rsid w:val="00BF36D4"/>
    <w:rsid w:val="00BF3C7C"/>
    <w:rsid w:val="00BF3F22"/>
    <w:rsid w:val="00BF4EFB"/>
    <w:rsid w:val="00BF5968"/>
    <w:rsid w:val="00BF5CCD"/>
    <w:rsid w:val="00C00325"/>
    <w:rsid w:val="00C00A4E"/>
    <w:rsid w:val="00C013CA"/>
    <w:rsid w:val="00C01AF6"/>
    <w:rsid w:val="00C031ED"/>
    <w:rsid w:val="00C03F39"/>
    <w:rsid w:val="00C04898"/>
    <w:rsid w:val="00C055DF"/>
    <w:rsid w:val="00C059F1"/>
    <w:rsid w:val="00C06EDC"/>
    <w:rsid w:val="00C073DB"/>
    <w:rsid w:val="00C0758E"/>
    <w:rsid w:val="00C122AC"/>
    <w:rsid w:val="00C132F5"/>
    <w:rsid w:val="00C13751"/>
    <w:rsid w:val="00C138E9"/>
    <w:rsid w:val="00C138F9"/>
    <w:rsid w:val="00C13AAD"/>
    <w:rsid w:val="00C14AA2"/>
    <w:rsid w:val="00C14BDD"/>
    <w:rsid w:val="00C153F7"/>
    <w:rsid w:val="00C160CB"/>
    <w:rsid w:val="00C16982"/>
    <w:rsid w:val="00C17F48"/>
    <w:rsid w:val="00C200E8"/>
    <w:rsid w:val="00C201D8"/>
    <w:rsid w:val="00C2020F"/>
    <w:rsid w:val="00C20588"/>
    <w:rsid w:val="00C20814"/>
    <w:rsid w:val="00C20867"/>
    <w:rsid w:val="00C2086A"/>
    <w:rsid w:val="00C20A9B"/>
    <w:rsid w:val="00C214A0"/>
    <w:rsid w:val="00C224C7"/>
    <w:rsid w:val="00C2285A"/>
    <w:rsid w:val="00C22CB8"/>
    <w:rsid w:val="00C237A6"/>
    <w:rsid w:val="00C2430F"/>
    <w:rsid w:val="00C24D2A"/>
    <w:rsid w:val="00C2582F"/>
    <w:rsid w:val="00C26207"/>
    <w:rsid w:val="00C268B1"/>
    <w:rsid w:val="00C26A79"/>
    <w:rsid w:val="00C26B2E"/>
    <w:rsid w:val="00C274BA"/>
    <w:rsid w:val="00C31800"/>
    <w:rsid w:val="00C32333"/>
    <w:rsid w:val="00C328BD"/>
    <w:rsid w:val="00C32A88"/>
    <w:rsid w:val="00C35483"/>
    <w:rsid w:val="00C36130"/>
    <w:rsid w:val="00C370B7"/>
    <w:rsid w:val="00C375EB"/>
    <w:rsid w:val="00C37690"/>
    <w:rsid w:val="00C40471"/>
    <w:rsid w:val="00C4070E"/>
    <w:rsid w:val="00C40916"/>
    <w:rsid w:val="00C416F2"/>
    <w:rsid w:val="00C4293B"/>
    <w:rsid w:val="00C42DE3"/>
    <w:rsid w:val="00C4305B"/>
    <w:rsid w:val="00C437C4"/>
    <w:rsid w:val="00C439B4"/>
    <w:rsid w:val="00C43ED3"/>
    <w:rsid w:val="00C4511A"/>
    <w:rsid w:val="00C45BB2"/>
    <w:rsid w:val="00C4604A"/>
    <w:rsid w:val="00C465CC"/>
    <w:rsid w:val="00C46D90"/>
    <w:rsid w:val="00C475D2"/>
    <w:rsid w:val="00C476D3"/>
    <w:rsid w:val="00C5017F"/>
    <w:rsid w:val="00C505E1"/>
    <w:rsid w:val="00C50D24"/>
    <w:rsid w:val="00C51174"/>
    <w:rsid w:val="00C51B27"/>
    <w:rsid w:val="00C51EB3"/>
    <w:rsid w:val="00C52AB1"/>
    <w:rsid w:val="00C52F7D"/>
    <w:rsid w:val="00C5362A"/>
    <w:rsid w:val="00C53FB2"/>
    <w:rsid w:val="00C54A2A"/>
    <w:rsid w:val="00C54CEB"/>
    <w:rsid w:val="00C55670"/>
    <w:rsid w:val="00C56899"/>
    <w:rsid w:val="00C5704C"/>
    <w:rsid w:val="00C57769"/>
    <w:rsid w:val="00C579FD"/>
    <w:rsid w:val="00C57B13"/>
    <w:rsid w:val="00C57CF8"/>
    <w:rsid w:val="00C602E0"/>
    <w:rsid w:val="00C604ED"/>
    <w:rsid w:val="00C607BA"/>
    <w:rsid w:val="00C60D1C"/>
    <w:rsid w:val="00C60E00"/>
    <w:rsid w:val="00C613D3"/>
    <w:rsid w:val="00C61FF5"/>
    <w:rsid w:val="00C622D6"/>
    <w:rsid w:val="00C62EDA"/>
    <w:rsid w:val="00C63A4C"/>
    <w:rsid w:val="00C6427D"/>
    <w:rsid w:val="00C65184"/>
    <w:rsid w:val="00C6520A"/>
    <w:rsid w:val="00C6625F"/>
    <w:rsid w:val="00C6658F"/>
    <w:rsid w:val="00C67285"/>
    <w:rsid w:val="00C70873"/>
    <w:rsid w:val="00C71165"/>
    <w:rsid w:val="00C71FFB"/>
    <w:rsid w:val="00C72799"/>
    <w:rsid w:val="00C72E72"/>
    <w:rsid w:val="00C73615"/>
    <w:rsid w:val="00C74476"/>
    <w:rsid w:val="00C7487C"/>
    <w:rsid w:val="00C74E6A"/>
    <w:rsid w:val="00C74F0D"/>
    <w:rsid w:val="00C75713"/>
    <w:rsid w:val="00C75852"/>
    <w:rsid w:val="00C758AA"/>
    <w:rsid w:val="00C75A5A"/>
    <w:rsid w:val="00C760F9"/>
    <w:rsid w:val="00C77520"/>
    <w:rsid w:val="00C77792"/>
    <w:rsid w:val="00C80FAB"/>
    <w:rsid w:val="00C81E2F"/>
    <w:rsid w:val="00C82AA5"/>
    <w:rsid w:val="00C82EA0"/>
    <w:rsid w:val="00C8317E"/>
    <w:rsid w:val="00C84301"/>
    <w:rsid w:val="00C852D1"/>
    <w:rsid w:val="00C853C7"/>
    <w:rsid w:val="00C87737"/>
    <w:rsid w:val="00C90312"/>
    <w:rsid w:val="00C905AC"/>
    <w:rsid w:val="00C917B3"/>
    <w:rsid w:val="00C925BB"/>
    <w:rsid w:val="00C932E2"/>
    <w:rsid w:val="00C93A84"/>
    <w:rsid w:val="00C940A7"/>
    <w:rsid w:val="00C94AF5"/>
    <w:rsid w:val="00C95747"/>
    <w:rsid w:val="00C95A38"/>
    <w:rsid w:val="00C96B73"/>
    <w:rsid w:val="00C9736E"/>
    <w:rsid w:val="00C9791E"/>
    <w:rsid w:val="00C97C66"/>
    <w:rsid w:val="00CA04F6"/>
    <w:rsid w:val="00CA1444"/>
    <w:rsid w:val="00CA1742"/>
    <w:rsid w:val="00CA2B18"/>
    <w:rsid w:val="00CA32A8"/>
    <w:rsid w:val="00CA35DF"/>
    <w:rsid w:val="00CA4557"/>
    <w:rsid w:val="00CA4FA7"/>
    <w:rsid w:val="00CA515D"/>
    <w:rsid w:val="00CA5631"/>
    <w:rsid w:val="00CA5B96"/>
    <w:rsid w:val="00CA5E01"/>
    <w:rsid w:val="00CA615F"/>
    <w:rsid w:val="00CA620F"/>
    <w:rsid w:val="00CA63E5"/>
    <w:rsid w:val="00CA679C"/>
    <w:rsid w:val="00CA6EAC"/>
    <w:rsid w:val="00CA728A"/>
    <w:rsid w:val="00CA7D92"/>
    <w:rsid w:val="00CB0B29"/>
    <w:rsid w:val="00CB0C75"/>
    <w:rsid w:val="00CB1965"/>
    <w:rsid w:val="00CB1D79"/>
    <w:rsid w:val="00CB2469"/>
    <w:rsid w:val="00CB2EAC"/>
    <w:rsid w:val="00CB3889"/>
    <w:rsid w:val="00CB5072"/>
    <w:rsid w:val="00CB5283"/>
    <w:rsid w:val="00CB59FC"/>
    <w:rsid w:val="00CB775B"/>
    <w:rsid w:val="00CB7FF7"/>
    <w:rsid w:val="00CC0188"/>
    <w:rsid w:val="00CC0682"/>
    <w:rsid w:val="00CC0AEF"/>
    <w:rsid w:val="00CC13E7"/>
    <w:rsid w:val="00CC1B5E"/>
    <w:rsid w:val="00CC3853"/>
    <w:rsid w:val="00CC387B"/>
    <w:rsid w:val="00CC4CEA"/>
    <w:rsid w:val="00CC53A3"/>
    <w:rsid w:val="00CC5D2E"/>
    <w:rsid w:val="00CC5F65"/>
    <w:rsid w:val="00CC60F7"/>
    <w:rsid w:val="00CC623E"/>
    <w:rsid w:val="00CC6890"/>
    <w:rsid w:val="00CC6AA0"/>
    <w:rsid w:val="00CC6F93"/>
    <w:rsid w:val="00CC7267"/>
    <w:rsid w:val="00CC7462"/>
    <w:rsid w:val="00CC74F6"/>
    <w:rsid w:val="00CC75E4"/>
    <w:rsid w:val="00CC78B7"/>
    <w:rsid w:val="00CD0505"/>
    <w:rsid w:val="00CD07C7"/>
    <w:rsid w:val="00CD0954"/>
    <w:rsid w:val="00CD15BA"/>
    <w:rsid w:val="00CD23D6"/>
    <w:rsid w:val="00CD3139"/>
    <w:rsid w:val="00CD454C"/>
    <w:rsid w:val="00CD4643"/>
    <w:rsid w:val="00CD50BF"/>
    <w:rsid w:val="00CD5A13"/>
    <w:rsid w:val="00CD5ACE"/>
    <w:rsid w:val="00CD6522"/>
    <w:rsid w:val="00CD711A"/>
    <w:rsid w:val="00CD7F19"/>
    <w:rsid w:val="00CE019F"/>
    <w:rsid w:val="00CE01CB"/>
    <w:rsid w:val="00CE0C1B"/>
    <w:rsid w:val="00CE16DE"/>
    <w:rsid w:val="00CE26D9"/>
    <w:rsid w:val="00CE3228"/>
    <w:rsid w:val="00CE37EF"/>
    <w:rsid w:val="00CE56C0"/>
    <w:rsid w:val="00CE662F"/>
    <w:rsid w:val="00CE6732"/>
    <w:rsid w:val="00CE682E"/>
    <w:rsid w:val="00CE6F8E"/>
    <w:rsid w:val="00CE720C"/>
    <w:rsid w:val="00CE788E"/>
    <w:rsid w:val="00CE7AD1"/>
    <w:rsid w:val="00CF00AC"/>
    <w:rsid w:val="00CF21F8"/>
    <w:rsid w:val="00CF2B0D"/>
    <w:rsid w:val="00CF3713"/>
    <w:rsid w:val="00CF3D7C"/>
    <w:rsid w:val="00CF4076"/>
    <w:rsid w:val="00CF40B9"/>
    <w:rsid w:val="00CF55FC"/>
    <w:rsid w:val="00CF65D2"/>
    <w:rsid w:val="00CF67D5"/>
    <w:rsid w:val="00CF684D"/>
    <w:rsid w:val="00CF6B71"/>
    <w:rsid w:val="00CF6F07"/>
    <w:rsid w:val="00CF7306"/>
    <w:rsid w:val="00CF7471"/>
    <w:rsid w:val="00CF7B91"/>
    <w:rsid w:val="00CF7E90"/>
    <w:rsid w:val="00D00809"/>
    <w:rsid w:val="00D008B0"/>
    <w:rsid w:val="00D02033"/>
    <w:rsid w:val="00D02735"/>
    <w:rsid w:val="00D0304D"/>
    <w:rsid w:val="00D04B6E"/>
    <w:rsid w:val="00D0507F"/>
    <w:rsid w:val="00D050EC"/>
    <w:rsid w:val="00D05404"/>
    <w:rsid w:val="00D05BDB"/>
    <w:rsid w:val="00D06834"/>
    <w:rsid w:val="00D068CA"/>
    <w:rsid w:val="00D06C56"/>
    <w:rsid w:val="00D075C1"/>
    <w:rsid w:val="00D10047"/>
    <w:rsid w:val="00D1028C"/>
    <w:rsid w:val="00D10583"/>
    <w:rsid w:val="00D11904"/>
    <w:rsid w:val="00D12475"/>
    <w:rsid w:val="00D12F36"/>
    <w:rsid w:val="00D1373F"/>
    <w:rsid w:val="00D13D9A"/>
    <w:rsid w:val="00D140EE"/>
    <w:rsid w:val="00D15C78"/>
    <w:rsid w:val="00D16734"/>
    <w:rsid w:val="00D16CBD"/>
    <w:rsid w:val="00D16FA2"/>
    <w:rsid w:val="00D175EE"/>
    <w:rsid w:val="00D176E4"/>
    <w:rsid w:val="00D17E77"/>
    <w:rsid w:val="00D22134"/>
    <w:rsid w:val="00D224D9"/>
    <w:rsid w:val="00D22AA7"/>
    <w:rsid w:val="00D22EFF"/>
    <w:rsid w:val="00D23128"/>
    <w:rsid w:val="00D237CB"/>
    <w:rsid w:val="00D23A34"/>
    <w:rsid w:val="00D23CE7"/>
    <w:rsid w:val="00D24798"/>
    <w:rsid w:val="00D25718"/>
    <w:rsid w:val="00D272D2"/>
    <w:rsid w:val="00D27546"/>
    <w:rsid w:val="00D27E36"/>
    <w:rsid w:val="00D27FE2"/>
    <w:rsid w:val="00D3072C"/>
    <w:rsid w:val="00D310CA"/>
    <w:rsid w:val="00D313FF"/>
    <w:rsid w:val="00D31522"/>
    <w:rsid w:val="00D31660"/>
    <w:rsid w:val="00D31B68"/>
    <w:rsid w:val="00D328AB"/>
    <w:rsid w:val="00D329FB"/>
    <w:rsid w:val="00D32A91"/>
    <w:rsid w:val="00D32F68"/>
    <w:rsid w:val="00D33551"/>
    <w:rsid w:val="00D33FF1"/>
    <w:rsid w:val="00D36A11"/>
    <w:rsid w:val="00D36DE2"/>
    <w:rsid w:val="00D37640"/>
    <w:rsid w:val="00D37754"/>
    <w:rsid w:val="00D407F7"/>
    <w:rsid w:val="00D4086F"/>
    <w:rsid w:val="00D417A4"/>
    <w:rsid w:val="00D41CC2"/>
    <w:rsid w:val="00D4348A"/>
    <w:rsid w:val="00D43A1A"/>
    <w:rsid w:val="00D43B5C"/>
    <w:rsid w:val="00D447FC"/>
    <w:rsid w:val="00D45075"/>
    <w:rsid w:val="00D451CF"/>
    <w:rsid w:val="00D46258"/>
    <w:rsid w:val="00D46317"/>
    <w:rsid w:val="00D468A6"/>
    <w:rsid w:val="00D469AA"/>
    <w:rsid w:val="00D46D62"/>
    <w:rsid w:val="00D473F2"/>
    <w:rsid w:val="00D47507"/>
    <w:rsid w:val="00D47B48"/>
    <w:rsid w:val="00D47C39"/>
    <w:rsid w:val="00D47C3A"/>
    <w:rsid w:val="00D50ED5"/>
    <w:rsid w:val="00D517F3"/>
    <w:rsid w:val="00D5238B"/>
    <w:rsid w:val="00D52712"/>
    <w:rsid w:val="00D52C15"/>
    <w:rsid w:val="00D555AA"/>
    <w:rsid w:val="00D55BF5"/>
    <w:rsid w:val="00D565D5"/>
    <w:rsid w:val="00D56C08"/>
    <w:rsid w:val="00D56D6E"/>
    <w:rsid w:val="00D602AD"/>
    <w:rsid w:val="00D61712"/>
    <w:rsid w:val="00D61B23"/>
    <w:rsid w:val="00D621E7"/>
    <w:rsid w:val="00D62597"/>
    <w:rsid w:val="00D636FB"/>
    <w:rsid w:val="00D65508"/>
    <w:rsid w:val="00D6686D"/>
    <w:rsid w:val="00D66A39"/>
    <w:rsid w:val="00D676C1"/>
    <w:rsid w:val="00D677B5"/>
    <w:rsid w:val="00D67888"/>
    <w:rsid w:val="00D70112"/>
    <w:rsid w:val="00D71025"/>
    <w:rsid w:val="00D7122C"/>
    <w:rsid w:val="00D7149B"/>
    <w:rsid w:val="00D717A3"/>
    <w:rsid w:val="00D71E99"/>
    <w:rsid w:val="00D71F26"/>
    <w:rsid w:val="00D72508"/>
    <w:rsid w:val="00D72EBE"/>
    <w:rsid w:val="00D735E2"/>
    <w:rsid w:val="00D73620"/>
    <w:rsid w:val="00D74838"/>
    <w:rsid w:val="00D74A35"/>
    <w:rsid w:val="00D75B0A"/>
    <w:rsid w:val="00D75BB0"/>
    <w:rsid w:val="00D75C78"/>
    <w:rsid w:val="00D767D9"/>
    <w:rsid w:val="00D76959"/>
    <w:rsid w:val="00D7698A"/>
    <w:rsid w:val="00D76B61"/>
    <w:rsid w:val="00D76E09"/>
    <w:rsid w:val="00D80875"/>
    <w:rsid w:val="00D80A68"/>
    <w:rsid w:val="00D80E1A"/>
    <w:rsid w:val="00D80FBC"/>
    <w:rsid w:val="00D8137D"/>
    <w:rsid w:val="00D813F3"/>
    <w:rsid w:val="00D81972"/>
    <w:rsid w:val="00D83153"/>
    <w:rsid w:val="00D83906"/>
    <w:rsid w:val="00D857DD"/>
    <w:rsid w:val="00D8583B"/>
    <w:rsid w:val="00D85960"/>
    <w:rsid w:val="00D864DE"/>
    <w:rsid w:val="00D869B3"/>
    <w:rsid w:val="00D87541"/>
    <w:rsid w:val="00D87D12"/>
    <w:rsid w:val="00D9248D"/>
    <w:rsid w:val="00D9276F"/>
    <w:rsid w:val="00D94501"/>
    <w:rsid w:val="00D95430"/>
    <w:rsid w:val="00D958C5"/>
    <w:rsid w:val="00D963A4"/>
    <w:rsid w:val="00D96551"/>
    <w:rsid w:val="00D974F2"/>
    <w:rsid w:val="00DA02EE"/>
    <w:rsid w:val="00DA17B9"/>
    <w:rsid w:val="00DA1E91"/>
    <w:rsid w:val="00DA26BA"/>
    <w:rsid w:val="00DA3636"/>
    <w:rsid w:val="00DA3B56"/>
    <w:rsid w:val="00DA3D74"/>
    <w:rsid w:val="00DA49AD"/>
    <w:rsid w:val="00DA59E5"/>
    <w:rsid w:val="00DA6057"/>
    <w:rsid w:val="00DA66C0"/>
    <w:rsid w:val="00DA6F49"/>
    <w:rsid w:val="00DA7E23"/>
    <w:rsid w:val="00DB028C"/>
    <w:rsid w:val="00DB09C3"/>
    <w:rsid w:val="00DB2005"/>
    <w:rsid w:val="00DB2347"/>
    <w:rsid w:val="00DB2366"/>
    <w:rsid w:val="00DB32F4"/>
    <w:rsid w:val="00DB36C7"/>
    <w:rsid w:val="00DB37B8"/>
    <w:rsid w:val="00DB39E2"/>
    <w:rsid w:val="00DB39E4"/>
    <w:rsid w:val="00DB3E12"/>
    <w:rsid w:val="00DB4318"/>
    <w:rsid w:val="00DB4D64"/>
    <w:rsid w:val="00DB5298"/>
    <w:rsid w:val="00DB61AA"/>
    <w:rsid w:val="00DB632A"/>
    <w:rsid w:val="00DB64A1"/>
    <w:rsid w:val="00DB6BA5"/>
    <w:rsid w:val="00DB6BDB"/>
    <w:rsid w:val="00DB6F2C"/>
    <w:rsid w:val="00DB7131"/>
    <w:rsid w:val="00DC0179"/>
    <w:rsid w:val="00DC1BB3"/>
    <w:rsid w:val="00DC2CE6"/>
    <w:rsid w:val="00DC2DFC"/>
    <w:rsid w:val="00DC2F91"/>
    <w:rsid w:val="00DC308B"/>
    <w:rsid w:val="00DC3772"/>
    <w:rsid w:val="00DC3ABB"/>
    <w:rsid w:val="00DC4136"/>
    <w:rsid w:val="00DC43E8"/>
    <w:rsid w:val="00DC459B"/>
    <w:rsid w:val="00DC49BA"/>
    <w:rsid w:val="00DC53B3"/>
    <w:rsid w:val="00DC610E"/>
    <w:rsid w:val="00DC6951"/>
    <w:rsid w:val="00DC7475"/>
    <w:rsid w:val="00DC79BE"/>
    <w:rsid w:val="00DC7A00"/>
    <w:rsid w:val="00DD002F"/>
    <w:rsid w:val="00DD0407"/>
    <w:rsid w:val="00DD0511"/>
    <w:rsid w:val="00DD060C"/>
    <w:rsid w:val="00DD076A"/>
    <w:rsid w:val="00DD07FB"/>
    <w:rsid w:val="00DD0D3C"/>
    <w:rsid w:val="00DD0EF1"/>
    <w:rsid w:val="00DD1260"/>
    <w:rsid w:val="00DD1291"/>
    <w:rsid w:val="00DD1D77"/>
    <w:rsid w:val="00DD1DEB"/>
    <w:rsid w:val="00DD1E09"/>
    <w:rsid w:val="00DD227B"/>
    <w:rsid w:val="00DD373F"/>
    <w:rsid w:val="00DD3BCE"/>
    <w:rsid w:val="00DD3C9E"/>
    <w:rsid w:val="00DD4FC5"/>
    <w:rsid w:val="00DD5E1F"/>
    <w:rsid w:val="00DD6DB7"/>
    <w:rsid w:val="00DD6DC6"/>
    <w:rsid w:val="00DE0BBB"/>
    <w:rsid w:val="00DE1017"/>
    <w:rsid w:val="00DE116B"/>
    <w:rsid w:val="00DE13BB"/>
    <w:rsid w:val="00DE1C80"/>
    <w:rsid w:val="00DE344A"/>
    <w:rsid w:val="00DE412E"/>
    <w:rsid w:val="00DE5746"/>
    <w:rsid w:val="00DE593B"/>
    <w:rsid w:val="00DE5B9C"/>
    <w:rsid w:val="00DE5C14"/>
    <w:rsid w:val="00DE5E0A"/>
    <w:rsid w:val="00DE6292"/>
    <w:rsid w:val="00DE63A3"/>
    <w:rsid w:val="00DE6619"/>
    <w:rsid w:val="00DE6808"/>
    <w:rsid w:val="00DE699B"/>
    <w:rsid w:val="00DE6B81"/>
    <w:rsid w:val="00DE6BB3"/>
    <w:rsid w:val="00DE6BB9"/>
    <w:rsid w:val="00DF0AE8"/>
    <w:rsid w:val="00DF43BE"/>
    <w:rsid w:val="00DF4627"/>
    <w:rsid w:val="00DF4C98"/>
    <w:rsid w:val="00DF59F6"/>
    <w:rsid w:val="00DF61EF"/>
    <w:rsid w:val="00DF6975"/>
    <w:rsid w:val="00DF7014"/>
    <w:rsid w:val="00DF72AC"/>
    <w:rsid w:val="00DF783E"/>
    <w:rsid w:val="00DF7C64"/>
    <w:rsid w:val="00E0008B"/>
    <w:rsid w:val="00E00E20"/>
    <w:rsid w:val="00E00E5C"/>
    <w:rsid w:val="00E01CA7"/>
    <w:rsid w:val="00E02932"/>
    <w:rsid w:val="00E02966"/>
    <w:rsid w:val="00E0463B"/>
    <w:rsid w:val="00E049EA"/>
    <w:rsid w:val="00E04E5F"/>
    <w:rsid w:val="00E052AB"/>
    <w:rsid w:val="00E05423"/>
    <w:rsid w:val="00E057C1"/>
    <w:rsid w:val="00E06251"/>
    <w:rsid w:val="00E06577"/>
    <w:rsid w:val="00E06915"/>
    <w:rsid w:val="00E07A02"/>
    <w:rsid w:val="00E07BD4"/>
    <w:rsid w:val="00E1022B"/>
    <w:rsid w:val="00E10394"/>
    <w:rsid w:val="00E106AD"/>
    <w:rsid w:val="00E10A56"/>
    <w:rsid w:val="00E11CA4"/>
    <w:rsid w:val="00E12770"/>
    <w:rsid w:val="00E1310B"/>
    <w:rsid w:val="00E13215"/>
    <w:rsid w:val="00E133E9"/>
    <w:rsid w:val="00E135EC"/>
    <w:rsid w:val="00E15547"/>
    <w:rsid w:val="00E15C1F"/>
    <w:rsid w:val="00E15CB7"/>
    <w:rsid w:val="00E16994"/>
    <w:rsid w:val="00E176BF"/>
    <w:rsid w:val="00E179E2"/>
    <w:rsid w:val="00E17A53"/>
    <w:rsid w:val="00E17FA3"/>
    <w:rsid w:val="00E20037"/>
    <w:rsid w:val="00E2017A"/>
    <w:rsid w:val="00E20926"/>
    <w:rsid w:val="00E21EA7"/>
    <w:rsid w:val="00E22412"/>
    <w:rsid w:val="00E22428"/>
    <w:rsid w:val="00E230AD"/>
    <w:rsid w:val="00E2323D"/>
    <w:rsid w:val="00E23692"/>
    <w:rsid w:val="00E24733"/>
    <w:rsid w:val="00E2557C"/>
    <w:rsid w:val="00E25D14"/>
    <w:rsid w:val="00E25F38"/>
    <w:rsid w:val="00E26119"/>
    <w:rsid w:val="00E27A86"/>
    <w:rsid w:val="00E307D5"/>
    <w:rsid w:val="00E31449"/>
    <w:rsid w:val="00E32990"/>
    <w:rsid w:val="00E3395C"/>
    <w:rsid w:val="00E339FF"/>
    <w:rsid w:val="00E33BF6"/>
    <w:rsid w:val="00E345FE"/>
    <w:rsid w:val="00E3474C"/>
    <w:rsid w:val="00E34BDF"/>
    <w:rsid w:val="00E34CB8"/>
    <w:rsid w:val="00E34DAA"/>
    <w:rsid w:val="00E35C38"/>
    <w:rsid w:val="00E360A1"/>
    <w:rsid w:val="00E360BF"/>
    <w:rsid w:val="00E36915"/>
    <w:rsid w:val="00E40B7A"/>
    <w:rsid w:val="00E41595"/>
    <w:rsid w:val="00E418EA"/>
    <w:rsid w:val="00E41B94"/>
    <w:rsid w:val="00E41F68"/>
    <w:rsid w:val="00E42583"/>
    <w:rsid w:val="00E425B8"/>
    <w:rsid w:val="00E43A4B"/>
    <w:rsid w:val="00E449BA"/>
    <w:rsid w:val="00E45003"/>
    <w:rsid w:val="00E450B3"/>
    <w:rsid w:val="00E45D1C"/>
    <w:rsid w:val="00E46004"/>
    <w:rsid w:val="00E472A0"/>
    <w:rsid w:val="00E5010D"/>
    <w:rsid w:val="00E50EC5"/>
    <w:rsid w:val="00E5122B"/>
    <w:rsid w:val="00E51C1B"/>
    <w:rsid w:val="00E51EFE"/>
    <w:rsid w:val="00E52A32"/>
    <w:rsid w:val="00E53349"/>
    <w:rsid w:val="00E53505"/>
    <w:rsid w:val="00E53B55"/>
    <w:rsid w:val="00E540B3"/>
    <w:rsid w:val="00E55471"/>
    <w:rsid w:val="00E5579F"/>
    <w:rsid w:val="00E55AE0"/>
    <w:rsid w:val="00E56855"/>
    <w:rsid w:val="00E604FA"/>
    <w:rsid w:val="00E60CB1"/>
    <w:rsid w:val="00E60DE5"/>
    <w:rsid w:val="00E6210A"/>
    <w:rsid w:val="00E62B0E"/>
    <w:rsid w:val="00E62BDD"/>
    <w:rsid w:val="00E63588"/>
    <w:rsid w:val="00E63D93"/>
    <w:rsid w:val="00E643D0"/>
    <w:rsid w:val="00E644A9"/>
    <w:rsid w:val="00E65061"/>
    <w:rsid w:val="00E651C1"/>
    <w:rsid w:val="00E6589C"/>
    <w:rsid w:val="00E65DD6"/>
    <w:rsid w:val="00E662EF"/>
    <w:rsid w:val="00E66AC7"/>
    <w:rsid w:val="00E66E79"/>
    <w:rsid w:val="00E674F8"/>
    <w:rsid w:val="00E679EF"/>
    <w:rsid w:val="00E67FB8"/>
    <w:rsid w:val="00E703BA"/>
    <w:rsid w:val="00E70523"/>
    <w:rsid w:val="00E70BB6"/>
    <w:rsid w:val="00E70DA5"/>
    <w:rsid w:val="00E71484"/>
    <w:rsid w:val="00E7155A"/>
    <w:rsid w:val="00E71938"/>
    <w:rsid w:val="00E71B6E"/>
    <w:rsid w:val="00E71F3F"/>
    <w:rsid w:val="00E725D4"/>
    <w:rsid w:val="00E72D34"/>
    <w:rsid w:val="00E7305B"/>
    <w:rsid w:val="00E73816"/>
    <w:rsid w:val="00E74F80"/>
    <w:rsid w:val="00E75596"/>
    <w:rsid w:val="00E75B28"/>
    <w:rsid w:val="00E767EA"/>
    <w:rsid w:val="00E7699A"/>
    <w:rsid w:val="00E769F7"/>
    <w:rsid w:val="00E76AD1"/>
    <w:rsid w:val="00E76CD0"/>
    <w:rsid w:val="00E77294"/>
    <w:rsid w:val="00E7750D"/>
    <w:rsid w:val="00E77996"/>
    <w:rsid w:val="00E77F9B"/>
    <w:rsid w:val="00E80FF6"/>
    <w:rsid w:val="00E810C6"/>
    <w:rsid w:val="00E818EB"/>
    <w:rsid w:val="00E8202D"/>
    <w:rsid w:val="00E821E8"/>
    <w:rsid w:val="00E823A1"/>
    <w:rsid w:val="00E82E51"/>
    <w:rsid w:val="00E84FB3"/>
    <w:rsid w:val="00E85658"/>
    <w:rsid w:val="00E85F0C"/>
    <w:rsid w:val="00E86970"/>
    <w:rsid w:val="00E86AB7"/>
    <w:rsid w:val="00E86F2B"/>
    <w:rsid w:val="00E875C9"/>
    <w:rsid w:val="00E8765D"/>
    <w:rsid w:val="00E87BC6"/>
    <w:rsid w:val="00E90388"/>
    <w:rsid w:val="00E9132E"/>
    <w:rsid w:val="00E9231B"/>
    <w:rsid w:val="00E92968"/>
    <w:rsid w:val="00E934AA"/>
    <w:rsid w:val="00E93829"/>
    <w:rsid w:val="00E93B21"/>
    <w:rsid w:val="00E93E6B"/>
    <w:rsid w:val="00E94355"/>
    <w:rsid w:val="00E947D0"/>
    <w:rsid w:val="00E94BFF"/>
    <w:rsid w:val="00E95EB1"/>
    <w:rsid w:val="00E962E7"/>
    <w:rsid w:val="00E96F22"/>
    <w:rsid w:val="00E97809"/>
    <w:rsid w:val="00EA0F94"/>
    <w:rsid w:val="00EA1551"/>
    <w:rsid w:val="00EA2B04"/>
    <w:rsid w:val="00EA2DA6"/>
    <w:rsid w:val="00EA382F"/>
    <w:rsid w:val="00EA3C96"/>
    <w:rsid w:val="00EA3EF5"/>
    <w:rsid w:val="00EA5309"/>
    <w:rsid w:val="00EA5DA2"/>
    <w:rsid w:val="00EA5EA8"/>
    <w:rsid w:val="00EA608A"/>
    <w:rsid w:val="00EA62F8"/>
    <w:rsid w:val="00EA7679"/>
    <w:rsid w:val="00EB372F"/>
    <w:rsid w:val="00EB3F8E"/>
    <w:rsid w:val="00EB431A"/>
    <w:rsid w:val="00EB4881"/>
    <w:rsid w:val="00EB4B61"/>
    <w:rsid w:val="00EB54D9"/>
    <w:rsid w:val="00EB5E46"/>
    <w:rsid w:val="00EB60C5"/>
    <w:rsid w:val="00EB7070"/>
    <w:rsid w:val="00EB71BD"/>
    <w:rsid w:val="00EB7BBF"/>
    <w:rsid w:val="00EB7C39"/>
    <w:rsid w:val="00EC01A6"/>
    <w:rsid w:val="00EC19E8"/>
    <w:rsid w:val="00EC1C29"/>
    <w:rsid w:val="00EC228E"/>
    <w:rsid w:val="00EC2364"/>
    <w:rsid w:val="00EC37DC"/>
    <w:rsid w:val="00EC45AD"/>
    <w:rsid w:val="00EC502B"/>
    <w:rsid w:val="00EC62B2"/>
    <w:rsid w:val="00EC676A"/>
    <w:rsid w:val="00EC6FD4"/>
    <w:rsid w:val="00EC71D9"/>
    <w:rsid w:val="00EC774E"/>
    <w:rsid w:val="00EC7A7B"/>
    <w:rsid w:val="00EC7DD9"/>
    <w:rsid w:val="00ED0F34"/>
    <w:rsid w:val="00ED1475"/>
    <w:rsid w:val="00ED1E51"/>
    <w:rsid w:val="00ED22F8"/>
    <w:rsid w:val="00ED52BA"/>
    <w:rsid w:val="00ED67AC"/>
    <w:rsid w:val="00ED783A"/>
    <w:rsid w:val="00EE0128"/>
    <w:rsid w:val="00EE2098"/>
    <w:rsid w:val="00EE39C8"/>
    <w:rsid w:val="00EE3E57"/>
    <w:rsid w:val="00EE46E3"/>
    <w:rsid w:val="00EE53CB"/>
    <w:rsid w:val="00EE5870"/>
    <w:rsid w:val="00EE58D1"/>
    <w:rsid w:val="00EE6106"/>
    <w:rsid w:val="00EE65BD"/>
    <w:rsid w:val="00EE6726"/>
    <w:rsid w:val="00EE6DB1"/>
    <w:rsid w:val="00EE7384"/>
    <w:rsid w:val="00EF0BC5"/>
    <w:rsid w:val="00EF1742"/>
    <w:rsid w:val="00EF27BB"/>
    <w:rsid w:val="00EF3033"/>
    <w:rsid w:val="00EF3604"/>
    <w:rsid w:val="00EF3617"/>
    <w:rsid w:val="00EF3789"/>
    <w:rsid w:val="00EF3E79"/>
    <w:rsid w:val="00EF3FA1"/>
    <w:rsid w:val="00EF3FF3"/>
    <w:rsid w:val="00EF4926"/>
    <w:rsid w:val="00EF49A5"/>
    <w:rsid w:val="00EF572D"/>
    <w:rsid w:val="00EF648A"/>
    <w:rsid w:val="00EF7A78"/>
    <w:rsid w:val="00F0201F"/>
    <w:rsid w:val="00F02B6D"/>
    <w:rsid w:val="00F03309"/>
    <w:rsid w:val="00F03FA8"/>
    <w:rsid w:val="00F04168"/>
    <w:rsid w:val="00F04B7A"/>
    <w:rsid w:val="00F04BAF"/>
    <w:rsid w:val="00F06103"/>
    <w:rsid w:val="00F062D3"/>
    <w:rsid w:val="00F062DA"/>
    <w:rsid w:val="00F0694A"/>
    <w:rsid w:val="00F069DA"/>
    <w:rsid w:val="00F072A4"/>
    <w:rsid w:val="00F07FF0"/>
    <w:rsid w:val="00F10823"/>
    <w:rsid w:val="00F12007"/>
    <w:rsid w:val="00F13191"/>
    <w:rsid w:val="00F13369"/>
    <w:rsid w:val="00F13E0E"/>
    <w:rsid w:val="00F1561D"/>
    <w:rsid w:val="00F1569A"/>
    <w:rsid w:val="00F15767"/>
    <w:rsid w:val="00F15FC3"/>
    <w:rsid w:val="00F175D6"/>
    <w:rsid w:val="00F206CF"/>
    <w:rsid w:val="00F207FC"/>
    <w:rsid w:val="00F2165B"/>
    <w:rsid w:val="00F22B32"/>
    <w:rsid w:val="00F23630"/>
    <w:rsid w:val="00F237BB"/>
    <w:rsid w:val="00F242B6"/>
    <w:rsid w:val="00F24A92"/>
    <w:rsid w:val="00F25AD0"/>
    <w:rsid w:val="00F25DA8"/>
    <w:rsid w:val="00F26376"/>
    <w:rsid w:val="00F26545"/>
    <w:rsid w:val="00F26583"/>
    <w:rsid w:val="00F303A6"/>
    <w:rsid w:val="00F315D3"/>
    <w:rsid w:val="00F31ABF"/>
    <w:rsid w:val="00F31F07"/>
    <w:rsid w:val="00F31F50"/>
    <w:rsid w:val="00F32E98"/>
    <w:rsid w:val="00F333E5"/>
    <w:rsid w:val="00F3399B"/>
    <w:rsid w:val="00F33D74"/>
    <w:rsid w:val="00F3471C"/>
    <w:rsid w:val="00F34C4C"/>
    <w:rsid w:val="00F34F49"/>
    <w:rsid w:val="00F35CAF"/>
    <w:rsid w:val="00F36595"/>
    <w:rsid w:val="00F36D6E"/>
    <w:rsid w:val="00F370FE"/>
    <w:rsid w:val="00F374D5"/>
    <w:rsid w:val="00F37760"/>
    <w:rsid w:val="00F421BE"/>
    <w:rsid w:val="00F42479"/>
    <w:rsid w:val="00F42814"/>
    <w:rsid w:val="00F43E41"/>
    <w:rsid w:val="00F45083"/>
    <w:rsid w:val="00F45711"/>
    <w:rsid w:val="00F46B68"/>
    <w:rsid w:val="00F4772E"/>
    <w:rsid w:val="00F50B3C"/>
    <w:rsid w:val="00F514E5"/>
    <w:rsid w:val="00F5182F"/>
    <w:rsid w:val="00F54705"/>
    <w:rsid w:val="00F54B0E"/>
    <w:rsid w:val="00F55E51"/>
    <w:rsid w:val="00F561E1"/>
    <w:rsid w:val="00F569FD"/>
    <w:rsid w:val="00F56D83"/>
    <w:rsid w:val="00F5774F"/>
    <w:rsid w:val="00F5786F"/>
    <w:rsid w:val="00F57A60"/>
    <w:rsid w:val="00F60669"/>
    <w:rsid w:val="00F609CC"/>
    <w:rsid w:val="00F60BA5"/>
    <w:rsid w:val="00F60E75"/>
    <w:rsid w:val="00F610D2"/>
    <w:rsid w:val="00F61B64"/>
    <w:rsid w:val="00F61CE9"/>
    <w:rsid w:val="00F62506"/>
    <w:rsid w:val="00F62BFB"/>
    <w:rsid w:val="00F64030"/>
    <w:rsid w:val="00F643F9"/>
    <w:rsid w:val="00F64585"/>
    <w:rsid w:val="00F65F41"/>
    <w:rsid w:val="00F66567"/>
    <w:rsid w:val="00F668E7"/>
    <w:rsid w:val="00F66D34"/>
    <w:rsid w:val="00F66FC2"/>
    <w:rsid w:val="00F7050F"/>
    <w:rsid w:val="00F706AB"/>
    <w:rsid w:val="00F70733"/>
    <w:rsid w:val="00F7100F"/>
    <w:rsid w:val="00F71548"/>
    <w:rsid w:val="00F715B5"/>
    <w:rsid w:val="00F71611"/>
    <w:rsid w:val="00F71E04"/>
    <w:rsid w:val="00F7211B"/>
    <w:rsid w:val="00F721CD"/>
    <w:rsid w:val="00F724CA"/>
    <w:rsid w:val="00F72588"/>
    <w:rsid w:val="00F72760"/>
    <w:rsid w:val="00F7278E"/>
    <w:rsid w:val="00F72978"/>
    <w:rsid w:val="00F73466"/>
    <w:rsid w:val="00F73755"/>
    <w:rsid w:val="00F737F4"/>
    <w:rsid w:val="00F73E3D"/>
    <w:rsid w:val="00F74BD0"/>
    <w:rsid w:val="00F74CED"/>
    <w:rsid w:val="00F751D9"/>
    <w:rsid w:val="00F7575A"/>
    <w:rsid w:val="00F759B6"/>
    <w:rsid w:val="00F76721"/>
    <w:rsid w:val="00F76793"/>
    <w:rsid w:val="00F76AB5"/>
    <w:rsid w:val="00F76DFB"/>
    <w:rsid w:val="00F778AE"/>
    <w:rsid w:val="00F779BB"/>
    <w:rsid w:val="00F80ABD"/>
    <w:rsid w:val="00F810FA"/>
    <w:rsid w:val="00F82499"/>
    <w:rsid w:val="00F82AB1"/>
    <w:rsid w:val="00F82AF2"/>
    <w:rsid w:val="00F83CD6"/>
    <w:rsid w:val="00F84FF7"/>
    <w:rsid w:val="00F85226"/>
    <w:rsid w:val="00F8572A"/>
    <w:rsid w:val="00F85D23"/>
    <w:rsid w:val="00F86119"/>
    <w:rsid w:val="00F86499"/>
    <w:rsid w:val="00F8790E"/>
    <w:rsid w:val="00F9029F"/>
    <w:rsid w:val="00F905DC"/>
    <w:rsid w:val="00F90CCF"/>
    <w:rsid w:val="00F9118C"/>
    <w:rsid w:val="00F9125D"/>
    <w:rsid w:val="00F914C4"/>
    <w:rsid w:val="00F91AB2"/>
    <w:rsid w:val="00F92727"/>
    <w:rsid w:val="00F92BDB"/>
    <w:rsid w:val="00F92F42"/>
    <w:rsid w:val="00F93024"/>
    <w:rsid w:val="00F93447"/>
    <w:rsid w:val="00F946A0"/>
    <w:rsid w:val="00F947F2"/>
    <w:rsid w:val="00F94DD5"/>
    <w:rsid w:val="00F95D65"/>
    <w:rsid w:val="00F9697D"/>
    <w:rsid w:val="00F96A28"/>
    <w:rsid w:val="00F96ABF"/>
    <w:rsid w:val="00F96B2F"/>
    <w:rsid w:val="00F976EC"/>
    <w:rsid w:val="00F976FC"/>
    <w:rsid w:val="00F97D56"/>
    <w:rsid w:val="00FA0528"/>
    <w:rsid w:val="00FA12C9"/>
    <w:rsid w:val="00FA15D7"/>
    <w:rsid w:val="00FA2122"/>
    <w:rsid w:val="00FA222E"/>
    <w:rsid w:val="00FA2373"/>
    <w:rsid w:val="00FA2F3B"/>
    <w:rsid w:val="00FA3227"/>
    <w:rsid w:val="00FA3FD4"/>
    <w:rsid w:val="00FA47D9"/>
    <w:rsid w:val="00FA4BAF"/>
    <w:rsid w:val="00FA68D1"/>
    <w:rsid w:val="00FA6A4E"/>
    <w:rsid w:val="00FA7FD8"/>
    <w:rsid w:val="00FB030F"/>
    <w:rsid w:val="00FB080B"/>
    <w:rsid w:val="00FB084B"/>
    <w:rsid w:val="00FB09EE"/>
    <w:rsid w:val="00FB1D01"/>
    <w:rsid w:val="00FB4698"/>
    <w:rsid w:val="00FB489C"/>
    <w:rsid w:val="00FB4E99"/>
    <w:rsid w:val="00FB4F24"/>
    <w:rsid w:val="00FB4FBC"/>
    <w:rsid w:val="00FB4FC0"/>
    <w:rsid w:val="00FB6738"/>
    <w:rsid w:val="00FB6AB1"/>
    <w:rsid w:val="00FB6CD1"/>
    <w:rsid w:val="00FC0066"/>
    <w:rsid w:val="00FC052D"/>
    <w:rsid w:val="00FC0EB2"/>
    <w:rsid w:val="00FC237E"/>
    <w:rsid w:val="00FC2714"/>
    <w:rsid w:val="00FC2951"/>
    <w:rsid w:val="00FC3696"/>
    <w:rsid w:val="00FC3C2F"/>
    <w:rsid w:val="00FC3E48"/>
    <w:rsid w:val="00FC4262"/>
    <w:rsid w:val="00FC4B87"/>
    <w:rsid w:val="00FC4CC0"/>
    <w:rsid w:val="00FC58A6"/>
    <w:rsid w:val="00FC5ECF"/>
    <w:rsid w:val="00FC60F2"/>
    <w:rsid w:val="00FC6196"/>
    <w:rsid w:val="00FC6357"/>
    <w:rsid w:val="00FC661D"/>
    <w:rsid w:val="00FC6D8E"/>
    <w:rsid w:val="00FC7BFB"/>
    <w:rsid w:val="00FC7F11"/>
    <w:rsid w:val="00FD0743"/>
    <w:rsid w:val="00FD09FD"/>
    <w:rsid w:val="00FD0EF1"/>
    <w:rsid w:val="00FD1984"/>
    <w:rsid w:val="00FD1C0D"/>
    <w:rsid w:val="00FD1CAC"/>
    <w:rsid w:val="00FD20D8"/>
    <w:rsid w:val="00FD2333"/>
    <w:rsid w:val="00FD23B5"/>
    <w:rsid w:val="00FD2BFE"/>
    <w:rsid w:val="00FD3E46"/>
    <w:rsid w:val="00FD4AF7"/>
    <w:rsid w:val="00FD6AD0"/>
    <w:rsid w:val="00FD6AF4"/>
    <w:rsid w:val="00FD6BA2"/>
    <w:rsid w:val="00FD6C2D"/>
    <w:rsid w:val="00FD7C00"/>
    <w:rsid w:val="00FE0064"/>
    <w:rsid w:val="00FE0390"/>
    <w:rsid w:val="00FE0865"/>
    <w:rsid w:val="00FE0CA7"/>
    <w:rsid w:val="00FE108E"/>
    <w:rsid w:val="00FE18AA"/>
    <w:rsid w:val="00FE1CDA"/>
    <w:rsid w:val="00FE3010"/>
    <w:rsid w:val="00FE4773"/>
    <w:rsid w:val="00FE493F"/>
    <w:rsid w:val="00FE52D8"/>
    <w:rsid w:val="00FE5697"/>
    <w:rsid w:val="00FE5D76"/>
    <w:rsid w:val="00FE6924"/>
    <w:rsid w:val="00FE6B40"/>
    <w:rsid w:val="00FF0098"/>
    <w:rsid w:val="00FF0E22"/>
    <w:rsid w:val="00FF2BDA"/>
    <w:rsid w:val="00FF30FF"/>
    <w:rsid w:val="00FF3A9C"/>
    <w:rsid w:val="00FF411F"/>
    <w:rsid w:val="00FF4565"/>
    <w:rsid w:val="00FF6148"/>
    <w:rsid w:val="00FF6758"/>
    <w:rsid w:val="00FF68D1"/>
    <w:rsid w:val="00FF7274"/>
    <w:rsid w:val="00FF7951"/>
    <w:rsid w:val="00FF7D01"/>
    <w:rsid w:val="00FF7F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5050EB5"/>
  <w15:chartTrackingRefBased/>
  <w15:docId w15:val="{C4109384-99A8-43F0-89D8-0DA8123D38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33B2"/>
    <w:pPr>
      <w:widowControl w:val="0"/>
      <w:spacing w:line="300" w:lineRule="auto"/>
      <w:jc w:val="both"/>
    </w:pPr>
    <w:rPr>
      <w:rFonts w:ascii="Times New Roman" w:eastAsia="宋体" w:hAnsi="Times New Roman"/>
      <w:sz w:val="22"/>
    </w:rPr>
  </w:style>
  <w:style w:type="paragraph" w:styleId="Heading1">
    <w:name w:val="heading 1"/>
    <w:aliases w:val="1级标题"/>
    <w:basedOn w:val="Normal"/>
    <w:next w:val="Normal"/>
    <w:link w:val="Heading1Char"/>
    <w:uiPriority w:val="9"/>
    <w:qFormat/>
    <w:rsid w:val="002F196B"/>
    <w:pPr>
      <w:keepNext/>
      <w:keepLines/>
      <w:spacing w:before="120" w:after="120" w:line="480" w:lineRule="auto"/>
      <w:jc w:val="left"/>
      <w:outlineLvl w:val="0"/>
    </w:pPr>
    <w:rPr>
      <w:rFonts w:eastAsia="黑体"/>
      <w:b/>
      <w:bCs/>
      <w:kern w:val="44"/>
      <w:sz w:val="32"/>
      <w:szCs w:val="44"/>
    </w:rPr>
  </w:style>
  <w:style w:type="paragraph" w:styleId="Heading2">
    <w:name w:val="heading 2"/>
    <w:aliases w:val="2级标题"/>
    <w:basedOn w:val="Normal"/>
    <w:next w:val="Normal"/>
    <w:link w:val="Heading2Char"/>
    <w:uiPriority w:val="9"/>
    <w:unhideWhenUsed/>
    <w:qFormat/>
    <w:rsid w:val="002F196B"/>
    <w:pPr>
      <w:keepNext/>
      <w:keepLines/>
      <w:numPr>
        <w:ilvl w:val="1"/>
        <w:numId w:val="1"/>
      </w:numPr>
      <w:spacing w:beforeLines="50" w:before="50" w:afterLines="50" w:after="50"/>
      <w:ind w:left="680"/>
      <w:jc w:val="left"/>
      <w:outlineLvl w:val="1"/>
    </w:pPr>
    <w:rPr>
      <w:rFonts w:asciiTheme="majorHAnsi" w:eastAsia="黑体" w:hAnsiTheme="majorHAnsi" w:cstheme="majorBidi"/>
      <w:bCs/>
      <w:szCs w:val="32"/>
    </w:rPr>
  </w:style>
  <w:style w:type="paragraph" w:styleId="Heading3">
    <w:name w:val="heading 3"/>
    <w:aliases w:val="3级标题"/>
    <w:basedOn w:val="Normal"/>
    <w:next w:val="Normal"/>
    <w:link w:val="Heading3Char"/>
    <w:uiPriority w:val="9"/>
    <w:unhideWhenUsed/>
    <w:qFormat/>
    <w:rsid w:val="002F196B"/>
    <w:pPr>
      <w:keepNext/>
      <w:keepLines/>
      <w:spacing w:beforeLines="50" w:before="50" w:afterLines="50" w:after="50"/>
      <w:ind w:left="227"/>
      <w:outlineLvl w:val="2"/>
    </w:pPr>
    <w:rPr>
      <w:rFonts w:eastAsia="黑体"/>
      <w:bCs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C546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6F163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F163D"/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F163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F163D"/>
    <w:rPr>
      <w:sz w:val="18"/>
      <w:szCs w:val="18"/>
    </w:rPr>
  </w:style>
  <w:style w:type="character" w:customStyle="1" w:styleId="Heading1Char">
    <w:name w:val="Heading 1 Char"/>
    <w:aliases w:val="1级标题 Char"/>
    <w:basedOn w:val="DefaultParagraphFont"/>
    <w:link w:val="Heading1"/>
    <w:uiPriority w:val="9"/>
    <w:rsid w:val="002F196B"/>
    <w:rPr>
      <w:rFonts w:eastAsia="黑体"/>
      <w:b/>
      <w:bCs/>
      <w:kern w:val="44"/>
      <w:sz w:val="32"/>
      <w:szCs w:val="44"/>
    </w:rPr>
  </w:style>
  <w:style w:type="character" w:customStyle="1" w:styleId="Heading2Char">
    <w:name w:val="Heading 2 Char"/>
    <w:aliases w:val="2级标题 Char"/>
    <w:basedOn w:val="DefaultParagraphFont"/>
    <w:link w:val="Heading2"/>
    <w:uiPriority w:val="9"/>
    <w:rsid w:val="002F196B"/>
    <w:rPr>
      <w:rFonts w:asciiTheme="majorHAnsi" w:eastAsia="黑体" w:hAnsiTheme="majorHAnsi" w:cstheme="majorBidi"/>
      <w:bCs/>
      <w:sz w:val="24"/>
      <w:szCs w:val="32"/>
    </w:rPr>
  </w:style>
  <w:style w:type="character" w:customStyle="1" w:styleId="Heading3Char">
    <w:name w:val="Heading 3 Char"/>
    <w:aliases w:val="3级标题 Char"/>
    <w:basedOn w:val="DefaultParagraphFont"/>
    <w:link w:val="Heading3"/>
    <w:uiPriority w:val="9"/>
    <w:rsid w:val="002F196B"/>
    <w:rPr>
      <w:rFonts w:eastAsia="黑体"/>
      <w:bCs/>
      <w:sz w:val="24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BF5968"/>
    <w:pPr>
      <w:spacing w:before="240" w:after="60" w:line="480" w:lineRule="auto"/>
      <w:jc w:val="center"/>
      <w:outlineLvl w:val="0"/>
    </w:pPr>
    <w:rPr>
      <w:rFonts w:asciiTheme="majorHAnsi" w:eastAsia="黑体" w:hAnsiTheme="majorHAnsi" w:cstheme="majorBidi"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BF5968"/>
    <w:rPr>
      <w:rFonts w:asciiTheme="majorHAnsi" w:eastAsia="黑体" w:hAnsiTheme="majorHAnsi" w:cstheme="majorBidi"/>
      <w:bCs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777451"/>
    <w:rPr>
      <w:rFonts w:asciiTheme="majorHAnsi" w:eastAsia="黑体" w:hAnsiTheme="majorHAnsi" w:cstheme="majorBidi"/>
      <w:sz w:val="20"/>
      <w:szCs w:val="20"/>
    </w:rPr>
  </w:style>
  <w:style w:type="table" w:styleId="TableGrid">
    <w:name w:val="Table Grid"/>
    <w:basedOn w:val="TableNormal"/>
    <w:uiPriority w:val="39"/>
    <w:qFormat/>
    <w:rsid w:val="003966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838F5"/>
    <w:pPr>
      <w:ind w:firstLine="420"/>
    </w:pPr>
  </w:style>
  <w:style w:type="paragraph" w:styleId="TOCHeading">
    <w:name w:val="TOC Heading"/>
    <w:basedOn w:val="Heading1"/>
    <w:next w:val="Normal"/>
    <w:uiPriority w:val="39"/>
    <w:unhideWhenUsed/>
    <w:qFormat/>
    <w:rsid w:val="00094B7D"/>
    <w:pPr>
      <w:widowControl/>
      <w:spacing w:before="240" w:after="0" w:line="259" w:lineRule="auto"/>
      <w:outlineLvl w:val="9"/>
    </w:pPr>
    <w:rPr>
      <w:rFonts w:asciiTheme="majorHAnsi" w:eastAsiaTheme="majorEastAsia" w:hAnsiTheme="majorHAnsi" w:cstheme="majorBidi"/>
      <w:bCs w:val="0"/>
      <w:color w:val="365F91" w:themeColor="accent1" w:themeShade="BF"/>
      <w:kern w:val="0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094B7D"/>
  </w:style>
  <w:style w:type="paragraph" w:styleId="TOC2">
    <w:name w:val="toc 2"/>
    <w:basedOn w:val="Normal"/>
    <w:next w:val="Normal"/>
    <w:autoRedefine/>
    <w:uiPriority w:val="39"/>
    <w:unhideWhenUsed/>
    <w:rsid w:val="00094B7D"/>
    <w:pPr>
      <w:ind w:leftChars="200" w:left="420"/>
    </w:pPr>
  </w:style>
  <w:style w:type="character" w:styleId="Hyperlink">
    <w:name w:val="Hyperlink"/>
    <w:basedOn w:val="DefaultParagraphFont"/>
    <w:uiPriority w:val="99"/>
    <w:unhideWhenUsed/>
    <w:rsid w:val="00094B7D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EC7DD9"/>
    <w:pPr>
      <w:ind w:leftChars="400" w:left="840"/>
    </w:pPr>
  </w:style>
  <w:style w:type="character" w:styleId="PlaceholderText">
    <w:name w:val="Placeholder Text"/>
    <w:basedOn w:val="DefaultParagraphFont"/>
    <w:uiPriority w:val="99"/>
    <w:semiHidden/>
    <w:rsid w:val="000E33FF"/>
    <w:rPr>
      <w:color w:val="808080"/>
    </w:rPr>
  </w:style>
  <w:style w:type="character" w:styleId="HTMLCode">
    <w:name w:val="HTML Code"/>
    <w:basedOn w:val="DefaultParagraphFont"/>
    <w:uiPriority w:val="99"/>
    <w:semiHidden/>
    <w:unhideWhenUsed/>
    <w:rsid w:val="004D7A37"/>
    <w:rPr>
      <w:rFonts w:ascii="宋体" w:eastAsia="宋体" w:hAnsi="宋体" w:cs="宋体"/>
      <w:sz w:val="24"/>
      <w:szCs w:val="24"/>
    </w:rPr>
  </w:style>
  <w:style w:type="paragraph" w:customStyle="1" w:styleId="md-end-block">
    <w:name w:val="md-end-block"/>
    <w:basedOn w:val="Normal"/>
    <w:rsid w:val="001F1B66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character" w:customStyle="1" w:styleId="md-plain">
    <w:name w:val="md-plain"/>
    <w:basedOn w:val="DefaultParagraphFont"/>
    <w:rsid w:val="001F1B66"/>
  </w:style>
  <w:style w:type="paragraph" w:styleId="HTMLPreformatted">
    <w:name w:val="HTML Preformatted"/>
    <w:basedOn w:val="Normal"/>
    <w:link w:val="HTMLPreformattedChar"/>
    <w:uiPriority w:val="99"/>
    <w:unhideWhenUsed/>
    <w:rsid w:val="001F1B66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宋体" w:hAnsi="宋体" w:cs="宋体"/>
      <w:kern w:val="0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F1B66"/>
    <w:rPr>
      <w:rFonts w:ascii="宋体" w:eastAsia="宋体" w:hAnsi="宋体" w:cs="宋体"/>
      <w:kern w:val="0"/>
      <w:sz w:val="24"/>
      <w:szCs w:val="24"/>
    </w:rPr>
  </w:style>
  <w:style w:type="character" w:customStyle="1" w:styleId="cm-comment">
    <w:name w:val="cm-comment"/>
    <w:basedOn w:val="DefaultParagraphFont"/>
    <w:rsid w:val="001F1B66"/>
  </w:style>
  <w:style w:type="character" w:customStyle="1" w:styleId="cm-variable">
    <w:name w:val="cm-variable"/>
    <w:basedOn w:val="DefaultParagraphFont"/>
    <w:rsid w:val="001F1B66"/>
  </w:style>
  <w:style w:type="character" w:customStyle="1" w:styleId="cm-builtin">
    <w:name w:val="cm-builtin"/>
    <w:basedOn w:val="DefaultParagraphFont"/>
    <w:rsid w:val="001F1B66"/>
  </w:style>
  <w:style w:type="character" w:customStyle="1" w:styleId="cm-string">
    <w:name w:val="cm-string"/>
    <w:basedOn w:val="DefaultParagraphFont"/>
    <w:rsid w:val="001F1B66"/>
  </w:style>
  <w:style w:type="character" w:customStyle="1" w:styleId="cm-number">
    <w:name w:val="cm-number"/>
    <w:basedOn w:val="DefaultParagraphFont"/>
    <w:rsid w:val="001F1B66"/>
  </w:style>
  <w:style w:type="character" w:customStyle="1" w:styleId="cm-operator">
    <w:name w:val="cm-operator"/>
    <w:basedOn w:val="DefaultParagraphFont"/>
    <w:rsid w:val="001F1B66"/>
  </w:style>
  <w:style w:type="character" w:customStyle="1" w:styleId="cm-keyword">
    <w:name w:val="cm-keyword"/>
    <w:basedOn w:val="DefaultParagraphFont"/>
    <w:rsid w:val="001F1B66"/>
  </w:style>
  <w:style w:type="paragraph" w:styleId="EndnoteText">
    <w:name w:val="endnote text"/>
    <w:basedOn w:val="Normal"/>
    <w:link w:val="EndnoteTextChar"/>
    <w:uiPriority w:val="99"/>
    <w:semiHidden/>
    <w:unhideWhenUsed/>
    <w:rsid w:val="0066200D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6200D"/>
    <w:rPr>
      <w:rFonts w:ascii="Times New Roman" w:eastAsia="宋体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6200D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802F5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02F5A"/>
    <w:rPr>
      <w:color w:val="800080" w:themeColor="followedHyperlink"/>
      <w:u w:val="single"/>
    </w:rPr>
  </w:style>
  <w:style w:type="paragraph" w:customStyle="1" w:styleId="msonormal0">
    <w:name w:val="msonormal"/>
    <w:basedOn w:val="Normal"/>
    <w:rsid w:val="003B52A0"/>
    <w:pPr>
      <w:widowControl/>
      <w:spacing w:before="100" w:beforeAutospacing="1" w:after="100" w:afterAutospacing="1" w:line="240" w:lineRule="auto"/>
      <w:jc w:val="left"/>
    </w:pPr>
    <w:rPr>
      <w:rFonts w:eastAsia="Times New Roman" w:cs="Times New Roman"/>
      <w:kern w:val="0"/>
      <w:szCs w:val="24"/>
    </w:rPr>
  </w:style>
  <w:style w:type="table" w:customStyle="1" w:styleId="a">
    <w:name w:val="三线"/>
    <w:basedOn w:val="TableNormal"/>
    <w:uiPriority w:val="99"/>
    <w:rsid w:val="00AA0397"/>
    <w:rPr>
      <w:rFonts w:ascii="Times New Roman" w:hAnsi="Times New Roman"/>
    </w:r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character" w:customStyle="1" w:styleId="Heading4Char">
    <w:name w:val="Heading 4 Char"/>
    <w:basedOn w:val="DefaultParagraphFont"/>
    <w:link w:val="Heading4"/>
    <w:uiPriority w:val="9"/>
    <w:semiHidden/>
    <w:rsid w:val="004C5460"/>
    <w:rPr>
      <w:rFonts w:asciiTheme="majorHAnsi" w:eastAsiaTheme="majorEastAsia" w:hAnsiTheme="majorHAnsi" w:cstheme="majorBidi"/>
      <w:i/>
      <w:iCs/>
      <w:color w:val="365F91" w:themeColor="accent1" w:themeShade="BF"/>
      <w:sz w:val="22"/>
    </w:rPr>
  </w:style>
  <w:style w:type="paragraph" w:styleId="Bibliography">
    <w:name w:val="Bibliography"/>
    <w:basedOn w:val="Normal"/>
    <w:next w:val="Normal"/>
    <w:uiPriority w:val="37"/>
    <w:unhideWhenUsed/>
    <w:rsid w:val="0062627E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6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88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7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1295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937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9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686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9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9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70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5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7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491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043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53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06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681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159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3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73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314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44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8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465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83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9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83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2993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1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85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0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66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513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09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66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16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865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9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80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067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43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740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85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5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39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17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3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50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262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95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71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18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78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729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76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12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498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36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58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16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56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641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681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503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5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538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28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8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28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8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15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789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30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3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31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44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8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67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1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36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5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66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2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1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9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80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31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1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38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04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963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609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636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646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57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75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02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97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2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430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61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25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040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27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2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355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65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62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4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68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51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02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99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225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19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50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887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8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7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93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857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171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67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8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28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1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2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4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856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2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45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57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93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44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765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0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16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13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373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188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7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8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0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0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59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17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07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9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02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775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39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485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479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34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45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59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6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14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255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91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8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934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862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26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10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018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328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24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32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22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10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135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3026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12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0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41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0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59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9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974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7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404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15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444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475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4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34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75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99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1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85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531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23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33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71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3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748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23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736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2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02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69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755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98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33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208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0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26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21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82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258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4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377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402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96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195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9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48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7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9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70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99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75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0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89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2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739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92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6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4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2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6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530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22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03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56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7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92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55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53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46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004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63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7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87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720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07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84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49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345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42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92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20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37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40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634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022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4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135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860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57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35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63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52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7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544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72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15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7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241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3444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901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01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6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087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6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8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436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0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3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749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255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13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57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394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24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777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62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3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027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58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9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53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70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3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258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00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1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40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784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52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8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393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20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95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4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56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97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4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1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314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76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67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0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548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14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039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51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22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379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930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9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15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279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15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3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88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62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086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7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0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6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8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1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65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907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940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874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5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91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57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68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236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63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273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30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36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72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78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24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6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3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853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5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39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9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9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7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77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50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96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58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39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437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0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840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81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064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58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733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08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90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331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4366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227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3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50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88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7205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54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612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809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6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768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3493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384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140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12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7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2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55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662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05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3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4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7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31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53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60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4570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43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13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48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65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1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34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66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5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23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8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309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723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676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26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3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88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89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80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00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75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62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22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9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30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86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18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1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10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8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69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8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52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08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76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05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8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52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11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556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17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99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7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93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02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22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3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22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403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26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94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1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353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026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5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85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481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5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30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587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545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9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2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0435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924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07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14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21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14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29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7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2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115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13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4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57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26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840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13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5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550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066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83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11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00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73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83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62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250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003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9173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8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90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530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037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2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573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74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2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4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303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3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71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6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380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6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26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14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042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044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78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29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5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4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38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8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20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66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17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894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2363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162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9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796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12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18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9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51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41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12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35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1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1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481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59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47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939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6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8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510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879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9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84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87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0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58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435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1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9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85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50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65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70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655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3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06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98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770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967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10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9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30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469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29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74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62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83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93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123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3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20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55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5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02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5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7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881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57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7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8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91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8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504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260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8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4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37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55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273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45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08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3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52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892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09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897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1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5814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15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970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3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8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199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5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592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9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14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01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639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4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07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9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0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521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583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699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15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3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932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6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13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07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33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90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1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44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9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76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655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0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51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86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93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76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87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82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22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7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281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9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3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78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942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8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77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3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12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20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98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09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04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40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1328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542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59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4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19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48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54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7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73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005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551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1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822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1910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69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20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7495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581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8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258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51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35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43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054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04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5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30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00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94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9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46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17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975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53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1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92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05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1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1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71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2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11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88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533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40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6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01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9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14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22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58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22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62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7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345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61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6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24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41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28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3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97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4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251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210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230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0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96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2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833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50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991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26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52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9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7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91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629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0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32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41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0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303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1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7168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156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53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6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74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57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052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784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6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9673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7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8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93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2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72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696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21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492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21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8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8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104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343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650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46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62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4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1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17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3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0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407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82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461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05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77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73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12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1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75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262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43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750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38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30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49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6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047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35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81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920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68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78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226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12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1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5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0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00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6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56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4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4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7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79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13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60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11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960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04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63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73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53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920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77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73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13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92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480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86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1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91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4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9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45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05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1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8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01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42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66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3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7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84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2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88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0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62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79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36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882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766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77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564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2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27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33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4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0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449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82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09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735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32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550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4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2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57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4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5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44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86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3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77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53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3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47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170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3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99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2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10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09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39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1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84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71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15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531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6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38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75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63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435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0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003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4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12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35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980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04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00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07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9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476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6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1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49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95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955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49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90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5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51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38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37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8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0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9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33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36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216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9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14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8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85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54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48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806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35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3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104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3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94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505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4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34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00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54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28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700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6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61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05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22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44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125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66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83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09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05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588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2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287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46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126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54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4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45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84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317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58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5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4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9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76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74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7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84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86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99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7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184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798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9987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878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410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032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15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199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820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92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60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35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222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051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569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817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96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72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1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4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73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31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96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70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9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2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09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84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404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6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109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90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335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25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2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1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369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0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1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8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76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76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7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92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09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42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940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79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666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2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152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91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2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4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63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2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0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6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0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7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638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7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01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073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13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267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40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51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3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677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0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4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9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50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00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9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6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49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16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26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00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62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613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585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63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09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451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71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69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53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95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4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30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72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004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99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63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180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63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2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6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4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8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8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61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6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64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5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72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13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53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180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93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0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23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50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355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7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1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99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33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697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600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901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1906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7589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34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13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718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70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942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6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30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88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50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70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9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79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57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55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334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0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58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53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042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97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23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12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57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84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188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21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4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83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611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55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2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2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1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639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54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55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8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610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037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538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0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9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19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8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8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05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19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107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086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94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673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53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10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19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48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54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041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35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864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11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4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22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282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66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54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701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89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4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10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880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9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3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73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5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200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40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0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2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74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24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028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98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770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97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48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087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9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669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1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324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20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5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7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7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0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69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5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03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24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15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15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83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13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857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715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832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58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13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273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403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11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7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01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65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7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78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53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6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031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358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862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6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4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9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920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33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487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0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69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773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324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7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6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5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3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00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363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74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799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392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05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04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39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6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525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5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78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7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87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62264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452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424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087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30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83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95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48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81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04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6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0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659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003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702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9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385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4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1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563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58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3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887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497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034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2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8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237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45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1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245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764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2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0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64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11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4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8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18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6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50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98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4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04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48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544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4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87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47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54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985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782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916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23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03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996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903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17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09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3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37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02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74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7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322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8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42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1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087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8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20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6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84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4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05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07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9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25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9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89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0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0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4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96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58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6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50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2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92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69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439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6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15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90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63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23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397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91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71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53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241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45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1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9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796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955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941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28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794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97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253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08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550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236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78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4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43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95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426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957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3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904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33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479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8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80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769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57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40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68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3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74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26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33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3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032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420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524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73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5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382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45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316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538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9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088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93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57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8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6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59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3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5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4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03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9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56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7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344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23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6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27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173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1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26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4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44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24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82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0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1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00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70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0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82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298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94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3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73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09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854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75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2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2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76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8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52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4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438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0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484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53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6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46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2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68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52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6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0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615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060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343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94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57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1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26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77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49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22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22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55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5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43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7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8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360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546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23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87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75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796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845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23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41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33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15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06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3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41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691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05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28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8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10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6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70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8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9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3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95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34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6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36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548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33858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307068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45896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43954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61258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91846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36563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77072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49433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93437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06976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490512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089037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878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80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991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760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86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92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813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89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36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958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648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869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0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5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25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22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8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71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76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02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2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671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44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123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38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9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6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97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005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1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633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246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325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119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86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72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1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1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190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27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1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65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7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378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494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81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84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55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06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9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356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7038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827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725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815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056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981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407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74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083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43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05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74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97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16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06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04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3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85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6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38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33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87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19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705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5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977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1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86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45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9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47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442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537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67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2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716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53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27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28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03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32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895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2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3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19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7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82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25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69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05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88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86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627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00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6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07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34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8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3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44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655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069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8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827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45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13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7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0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0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63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45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018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5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4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13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6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736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976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9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14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004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8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46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48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14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548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95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7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67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3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592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207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1773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43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0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623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089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97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237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057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66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959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388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85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87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86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51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50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069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537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15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88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8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8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93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418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44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51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272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75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92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1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41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13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73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8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04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26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78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0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891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8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12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73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7743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25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531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59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225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88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32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94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0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19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90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065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491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1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93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2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690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84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062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4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3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6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580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59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645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35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7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941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8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4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9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9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7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654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093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98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971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04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2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3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52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66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97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5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599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91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03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671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5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70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439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5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73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11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8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29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44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36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57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21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77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65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7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114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81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07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275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4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1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675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69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61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26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42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65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765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3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44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2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76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060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1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1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84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92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0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49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15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4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406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1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460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34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1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609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68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68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4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626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998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56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70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16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03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888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33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5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14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543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42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38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23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4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2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7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5038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8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361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2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22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57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9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141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5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67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20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281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23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12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0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1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5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04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2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41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11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47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5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6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71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145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28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98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97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4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98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59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0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99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97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29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880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8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48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54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57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96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5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0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09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7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90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92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52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780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742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650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44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9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3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360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0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24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8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16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02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264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5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734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761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6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72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635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23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80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2521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376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67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38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28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56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995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729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35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839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97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7906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81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4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2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08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00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875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55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8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9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05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38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33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409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50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17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00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0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10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4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56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64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47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86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15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15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08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4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29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7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774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2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1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028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33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948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545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241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191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0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1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2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36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974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941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0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1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54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607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71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9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87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749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07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66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1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2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795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7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957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7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47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234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2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599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3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244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15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22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008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25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012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46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5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5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88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4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946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489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42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27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943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1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087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084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967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581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0833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790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679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4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8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80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646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7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7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579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280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9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24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51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125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197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71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39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099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146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7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95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15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6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3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09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71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14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97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29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8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11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965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675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53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8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68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90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79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848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624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396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47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8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151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68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29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7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47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2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92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8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53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2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06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65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49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96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5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3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7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60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083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2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24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13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07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28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878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70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11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4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03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07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10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58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2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72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79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95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486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13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5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58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49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99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508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4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43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3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2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8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95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50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2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597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28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1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45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83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00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4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5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2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948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10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01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23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26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87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6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03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76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93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7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86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25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37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921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641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47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9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332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6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47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11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34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75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60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53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515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305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7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67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17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92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13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1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792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62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714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093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84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16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90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8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95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441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9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6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6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44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72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07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638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4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022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07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3010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30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273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062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4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92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7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518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9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106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26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418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269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375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81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5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3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600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537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103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52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688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182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339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02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4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848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494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538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840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115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99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49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7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9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94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4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63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72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70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76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1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19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377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76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240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8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25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7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55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817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8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44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1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91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06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27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048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3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2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34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4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8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38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139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7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0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86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19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1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084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430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2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54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31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3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7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50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63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84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62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941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69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347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75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925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479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91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54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118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02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3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36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97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862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53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67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11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557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7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2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90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461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63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600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30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11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16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74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623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064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1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69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09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398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3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54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20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130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714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3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12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018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377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11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7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97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52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9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0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83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8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3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661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6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46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10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15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71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27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78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21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477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692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779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30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61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350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21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35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44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5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15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39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58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35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820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29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662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36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21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93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67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17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39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7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2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50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00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4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512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2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401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10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492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79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462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81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785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238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85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86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0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565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713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632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7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63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2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0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32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955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0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6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8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63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98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531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807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1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718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873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73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6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6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71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75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31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10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48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05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93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83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66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121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32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85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9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73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36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872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261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31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993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3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11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79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0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09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6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09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015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316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64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7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9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64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4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95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10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4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18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09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8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43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6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6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02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52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006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19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50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7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22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04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92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00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395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024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353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71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66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61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458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94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1826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8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68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4261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07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70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094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10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7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08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86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9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9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82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34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23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459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768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19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06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8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00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31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61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53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763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59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588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485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13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3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97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786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86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33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28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55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49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391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78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48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0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141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179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4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8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634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10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5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952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3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3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77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9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5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4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05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40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87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56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7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56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434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8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38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82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9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10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271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0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796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46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60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0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607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56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25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18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37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1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68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334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33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5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9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62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8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99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80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99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454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3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133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15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69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9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52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0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946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1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7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18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59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963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934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54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0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57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29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301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89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5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69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41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95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273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15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7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55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34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73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2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687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686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03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655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0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96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83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8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49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026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589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7827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86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39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904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00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15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38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00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36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6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4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38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89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06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0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47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55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56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63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708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1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86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004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027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2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6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681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79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42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011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92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9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0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9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9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87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13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32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81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03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2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11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91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99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98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56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587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7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40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5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26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851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73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7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49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1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04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42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6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91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94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219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3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110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07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46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75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1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56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80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31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91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49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16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29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32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000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9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63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26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6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47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806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04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13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0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25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630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95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6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3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8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37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82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170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6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86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7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65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76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090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31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40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9968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7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28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285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48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842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43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249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8556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829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688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72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930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6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838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16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11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7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06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5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7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79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04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36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357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5035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075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977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166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04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444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8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43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12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20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703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64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92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31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8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70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1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0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41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59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35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62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6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8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6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8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517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65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54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7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397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496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69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052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08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7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56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56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69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98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98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43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175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1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954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4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818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9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0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70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781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9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79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535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55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186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01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7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626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95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5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2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4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1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4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03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24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57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15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8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22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0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213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1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823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5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8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16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218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75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24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694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4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10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67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778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27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93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70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771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1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9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8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1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73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14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73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783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10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1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55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9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94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45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13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67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8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4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2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22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4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4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62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16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603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70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79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977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61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300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21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58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49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37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3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30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58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811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024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0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6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262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2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61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35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41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371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444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7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62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34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8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588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35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44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84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6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57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48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92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1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244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747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7171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273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0983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66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4573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23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0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689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56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766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5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998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1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10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4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23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623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1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64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72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5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714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943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060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75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537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542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2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1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308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9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95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1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2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9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77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2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2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79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708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373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88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9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219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73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8907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63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64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68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1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03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20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86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12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42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79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57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818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169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5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8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5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3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454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4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288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33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535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14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681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1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34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01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390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7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907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88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79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31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07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44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235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71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672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32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96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57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48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07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88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34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05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36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1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902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43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548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78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58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39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578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80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9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074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53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08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84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7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58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41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1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59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12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6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7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34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256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92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00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8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9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9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19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74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33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66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3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38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79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0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647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1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4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91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32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0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88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69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13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964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93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055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678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923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355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190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42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33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86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366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9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4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00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330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07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700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726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80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790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1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56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00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32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013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31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63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49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6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727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27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77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075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9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1046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72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49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86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78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160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3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37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5940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463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367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79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8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61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849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04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7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036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2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40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92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8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85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52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8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5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57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15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52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77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15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1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56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341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38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89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62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3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57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26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644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78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38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81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01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61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51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8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646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84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81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083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8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9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4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16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80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05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96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1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8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26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560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6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7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5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223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75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0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4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3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847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4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08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505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103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79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06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13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03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68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03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0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04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157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06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09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6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094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5645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70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836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244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8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3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02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4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698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3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30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63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49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39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2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45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509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40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71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56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52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0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04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172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52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791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03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41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96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14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2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202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56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05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79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6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41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726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41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9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9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10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911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8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901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20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24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97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742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52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874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150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91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8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07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88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6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1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35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1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33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0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15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8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2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7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896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0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00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8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8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43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1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36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24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047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896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40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27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962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8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7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84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3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890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199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73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70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861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8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96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542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8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1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654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05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720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269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423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2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54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13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75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44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68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87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72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0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8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566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07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17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57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51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5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800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2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450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2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240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37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8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21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85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64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93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59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70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7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366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14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672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5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2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01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0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210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23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962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671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80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08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657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729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81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623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73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17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99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654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084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2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8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797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13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61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19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98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25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128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722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78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2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78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51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68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39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816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634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532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0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00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2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3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65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88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7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08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1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211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2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522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87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18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970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7288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867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1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5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2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5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6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446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772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5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85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901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70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15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56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564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9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663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37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91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9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15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46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75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15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509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44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73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6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258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045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468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45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97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9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5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26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3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93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081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99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62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23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70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5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6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75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72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8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2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876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65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22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7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76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59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60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284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42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824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0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77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85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44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4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605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40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95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6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9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34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29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453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4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72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85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98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630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122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5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1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57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82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807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5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8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04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36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84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72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87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6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7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178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2780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8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453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5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0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38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3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865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76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61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76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72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968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39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867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1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166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885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56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96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2824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06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466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5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1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9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33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0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54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777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274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91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6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80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114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7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58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944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7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008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66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4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6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9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113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737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7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4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2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35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70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984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1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536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E184605-3741-4FCD-A6C8-D41EF2455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14</TotalTime>
  <Pages>17</Pages>
  <Words>2539</Words>
  <Characters>14478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.T. Sun</dc:creator>
  <cp:keywords/>
  <dc:description/>
  <cp:lastModifiedBy>X.T. Sun</cp:lastModifiedBy>
  <cp:revision>3987</cp:revision>
  <cp:lastPrinted>2024-04-16T03:24:00Z</cp:lastPrinted>
  <dcterms:created xsi:type="dcterms:W3CDTF">2020-09-20T07:17:00Z</dcterms:created>
  <dcterms:modified xsi:type="dcterms:W3CDTF">2024-04-16T0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MEquationNumber2">
    <vt:lpwstr>(#S1.#E1)</vt:lpwstr>
  </property>
  <property fmtid="{D5CDD505-2E9C-101B-9397-08002B2CF9AE}" pid="3" name="AMEquationSection">
    <vt:lpwstr>1</vt:lpwstr>
  </property>
  <property fmtid="{D5CDD505-2E9C-101B-9397-08002B2CF9AE}" pid="4" name="ZOTERO_PREF_1">
    <vt:lpwstr>&lt;data data-version="3" zotero-version="6.0.36"&gt;&lt;session id="oBo4NOX2"/&gt;&lt;style id="http://www.zotero.org/styles/china-national-standard-gb-t-7714-2015-numeric" hasBibliography="1" bibliographyStyleHasBeenSet="1"/&gt;&lt;prefs&gt;&lt;pref name="fieldType" value="Field"</vt:lpwstr>
  </property>
  <property fmtid="{D5CDD505-2E9C-101B-9397-08002B2CF9AE}" pid="5" name="ZOTERO_PREF_2">
    <vt:lpwstr>/&gt;&lt;pref name="automaticJournalAbbreviations" value="true"/&gt;&lt;/prefs&gt;&lt;/data&gt;</vt:lpwstr>
  </property>
</Properties>
</file>